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E15139" w:rsidRDefault="00512C26" w:rsidP="00512C26">
      <w:pPr>
        <w:rPr>
          <w:sz w:val="32"/>
          <w:szCs w:val="28"/>
        </w:rPr>
      </w:pPr>
      <w:r w:rsidRPr="00E15139">
        <w:rPr>
          <w:rFonts w:eastAsiaTheme="minorEastAsia"/>
          <w:i/>
          <w:spacing w:val="15"/>
          <w:szCs w:val="24"/>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Foundation Classes) auszutauschen, welches entsprechend auch die Grundlage für die in diesem Beitrag vorgestellte Modellprüfung bildet. Diese erfolgt sowohl auf Basis des Information Delivery Specification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E15139" w:rsidRDefault="00CC3E9C" w:rsidP="00676950">
      <w:pPr>
        <w:pStyle w:val="Untertitel"/>
        <w:jc w:val="both"/>
        <w:rPr>
          <w:i/>
          <w:szCs w:val="24"/>
        </w:rPr>
      </w:pPr>
    </w:p>
    <w:p w14:paraId="586B17AB" w14:textId="77777777" w:rsidR="00DA58E3" w:rsidRPr="000441CD" w:rsidRDefault="00DA58E3" w:rsidP="00DA58E3">
      <w:pPr>
        <w:sectPr w:rsidR="00DA58E3" w:rsidRPr="000441CD" w:rsidSect="004A6E05">
          <w:headerReference w:type="even" r:id="rId8"/>
          <w:headerReference w:type="default" r:id="rId9"/>
          <w:footerReference w:type="even" r:id="rId10"/>
          <w:footerReference w:type="default" r:id="rId11"/>
          <w:headerReference w:type="first" r:id="rId12"/>
          <w:footerReference w:type="first" r:id="rId13"/>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0EB0530C"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Für den Datenaustausch wird häufig das herstellerneutrale IFC-Format (Industrie Foundation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UtMDMtMTJUMDk6MjU6NDA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Nach Mohlzahn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w:t>
      </w:r>
      <w:r w:rsidR="007B0F8A" w:rsidRPr="000441CD">
        <w:rPr>
          <w:sz w:val="20"/>
          <w:szCs w:val="20"/>
        </w:rPr>
        <w:t>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S0wMy0xMlQwOToyNTo0MC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7D2CF11C"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1LTAzLTEyVDA5OjI1OjQw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r w:rsidR="00A2402C" w:rsidRPr="000441CD">
        <w:rPr>
          <w:sz w:val="20"/>
          <w:szCs w:val="20"/>
        </w:rPr>
        <w:t>Li</w:t>
      </w:r>
      <w:r w:rsidR="00680729" w:rsidRPr="000441CD">
        <w:rPr>
          <w:sz w:val="20"/>
          <w:szCs w:val="20"/>
        </w:rPr>
        <w:t>d</w:t>
      </w:r>
      <w:r w:rsidR="00A2402C" w:rsidRPr="000441CD">
        <w:rPr>
          <w:sz w:val="20"/>
          <w:szCs w:val="20"/>
        </w:rPr>
        <w:t xml:space="preserve">elöw et al. unter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1LTAzLTEyVDA5OjI1OjQw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31463E2F"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r w:rsidR="00EE1EB8" w:rsidRPr="000441CD">
        <w:rPr>
          <w:sz w:val="20"/>
          <w:szCs w:val="20"/>
        </w:rPr>
        <w:lastRenderedPageBreak/>
        <w:t>Mohlzahn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1LTAzLTEyVDA5OjI1OjQw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339CFE16" w:rsidR="00457449"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S0wMy0xMlQwOToyNTo0MC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UtMDMtMTJUMDk6MjU6NDA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Dabei werden spezifische Kriterien für das FM Baugrund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119B9D46" w14:textId="4F244B91" w:rsidR="000773D6" w:rsidRPr="000441CD" w:rsidRDefault="000773D6" w:rsidP="00673A25">
      <w:pPr>
        <w:rPr>
          <w:sz w:val="20"/>
          <w:szCs w:val="20"/>
        </w:rPr>
      </w:pPr>
      <w:r w:rsidRPr="004C794C">
        <w:rPr>
          <w:sz w:val="20"/>
          <w:szCs w:val="20"/>
        </w:rPr>
        <w:t>Der Beitrag setzt ein grundlegendes Verständnis des IFC-Schemas und der Klassen, die üblicherweise in der Geotechnik verwendet werden, voraus.</w:t>
      </w:r>
    </w:p>
    <w:p w14:paraId="4C96940F" w14:textId="77777777" w:rsidR="000773D6" w:rsidRPr="000773D6" w:rsidRDefault="00457449" w:rsidP="000773D6">
      <w:pPr>
        <w:rPr>
          <w:sz w:val="20"/>
          <w:szCs w:val="20"/>
        </w:rPr>
      </w:pPr>
      <w:r w:rsidRPr="000773D6">
        <w:rPr>
          <w:sz w:val="20"/>
          <w:szCs w:val="20"/>
        </w:rPr>
        <w:t xml:space="preserve">Sämtliche Unterlagen zu diesem Beitrag sind in folgendem Repository zu finden: </w:t>
      </w:r>
    </w:p>
    <w:p w14:paraId="585BADAD" w14:textId="41E0151B" w:rsidR="00A2402C" w:rsidRPr="000773D6" w:rsidRDefault="000773D6" w:rsidP="000773D6">
      <w:pPr>
        <w:rPr>
          <w:sz w:val="20"/>
          <w:szCs w:val="20"/>
        </w:rPr>
      </w:pPr>
      <w:r w:rsidRPr="000773D6">
        <w:rPr>
          <w:sz w:val="20"/>
          <w:szCs w:val="20"/>
        </w:rPr>
        <w:t>https://github.com/GeotechnicalBIM/Fachsektionstage2025_Qualitaet_FM_Baugrund</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117220EB"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UtMDMtMTJUMDk6MjU6NDA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463DEB68"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S0wMy0xMlQwOToyNTo0MC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2D5C301F" w:rsidR="00D55025" w:rsidRPr="000441CD" w:rsidRDefault="00D844CE" w:rsidP="00D844CE">
      <w:pPr>
        <w:rPr>
          <w:sz w:val="20"/>
          <w:szCs w:val="20"/>
        </w:rPr>
      </w:pPr>
      <w:r w:rsidRPr="000441CD">
        <w:rPr>
          <w:sz w:val="20"/>
          <w:szCs w:val="20"/>
        </w:rPr>
        <w:t xml:space="preserve">Hjelseth </w:t>
      </w:r>
      <w:r w:rsidR="00C62E46" w:rsidRPr="000441CD">
        <w:rPr>
          <w:sz w:val="20"/>
          <w:szCs w:val="20"/>
        </w:rPr>
        <w:t xml:space="preserve">und Nisbet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S0wMy0xMlQwOToyNTo0M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UtMDMtMTJUMDk6MjU6NDA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1LTAzLTEyVDA5OjI1OjQw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2DCF9619"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UtMDMtMTJUMDk6MjU6NDA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UtMDMtMTJUMDk6MjU6NDA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1LTAzLTEyVDA5OjI1OjQw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F15786">
        <w:rPr>
          <w:sz w:val="20"/>
          <w:szCs w:val="20"/>
        </w:rPr>
        <w:t xml:space="preserve"> </w:t>
      </w:r>
      <w:r w:rsidRPr="000441CD">
        <w:rPr>
          <w:sz w:val="20"/>
          <w:szCs w:val="20"/>
        </w:rPr>
        <w:t>Solihin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S0wMy0xMlQwOToyNTo0MC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546DCC57" w:rsidR="00575332" w:rsidRPr="000441CD" w:rsidRDefault="00372938" w:rsidP="00372938">
      <w:pPr>
        <w:rPr>
          <w:sz w:val="20"/>
          <w:szCs w:val="20"/>
        </w:rPr>
      </w:pPr>
      <w:r w:rsidRPr="000441CD">
        <w:rPr>
          <w:sz w:val="20"/>
          <w:szCs w:val="20"/>
        </w:rPr>
        <w:t>Valinejadshoubi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1LTAzLTEyVDA5OjI1OjQw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 xml:space="preserve">Als Metrik zur Bewertung ziehen Sie das Verhältnis der Anzahl an Elementen, die die </w:t>
      </w:r>
      <w:r w:rsidR="003D7C31" w:rsidRPr="000441CD">
        <w:rPr>
          <w:sz w:val="20"/>
          <w:szCs w:val="20"/>
        </w:rPr>
        <w:lastRenderedPageBreak/>
        <w:t>Tests bestehen zur Anzahl getesteter Elemente heran.</w:t>
      </w:r>
    </w:p>
    <w:p w14:paraId="76CEE02F" w14:textId="588307FE"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S0wMy0xMlQwOToyNTo0MC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Dictionaries, </w:t>
      </w:r>
      <w:r w:rsidR="007A35C9" w:rsidRPr="000441CD">
        <w:rPr>
          <w:sz w:val="20"/>
          <w:szCs w:val="20"/>
        </w:rPr>
        <w:t>Information</w:t>
      </w:r>
      <w:r w:rsidR="00EC5D77" w:rsidRPr="000441CD">
        <w:rPr>
          <w:sz w:val="20"/>
          <w:szCs w:val="20"/>
        </w:rPr>
        <w:t xml:space="preserve"> Delivery Manual (IDM), IFC Property templates, Information Delivery Specification (IDS), Level of Information Need (LOIN), Model View Definition (MDV), Product Data Templates (PDT) und ein Linked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1LTAzLTEyVDA5OjI1OjQw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UtMDMtMTJUMDk6MjU6NDA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Solibri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D167A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1LTAzLTEyVDA5OjI1OjQw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S0wMy0xMlQwOToyNTo0MC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759DA7B8"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getroffen und der Erweiterungsmechanismus über benutzerdefinierte IfcProperySets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IfcBorehole verfügt über das PropertySet IfcBo</w:t>
      </w:r>
      <w:r w:rsidR="00D750FA" w:rsidRPr="000441CD">
        <w:rPr>
          <w:rFonts w:ascii="Arial" w:hAnsi="Arial" w:cs="Arial"/>
          <w:sz w:val="20"/>
          <w:szCs w:val="20"/>
          <w:lang w:val="de-DE"/>
        </w:rPr>
        <w:t>reholeCommon</w:t>
      </w:r>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Jedes IfcBorehole ist einer IfcSit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Sämtliche Objekte der Klasse IfcGeotechnicalStratum mit dem benutzerdefinierten ObjectTyp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IfcBoreholes. Das Verhältnis Ganzes-Teil wird über IfcRelAggregates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IfcBoreholes entsprechen folgender Namenskonvention: Die ersten drei stellen sind „bh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der IfcBoreholes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Ansprachebereiche entsprechen dem der </w:t>
      </w:r>
      <w:r w:rsidR="00C309F3">
        <w:rPr>
          <w:rFonts w:ascii="Arial" w:hAnsi="Arial" w:cs="Arial"/>
          <w:sz w:val="20"/>
          <w:szCs w:val="20"/>
          <w:lang w:val="de-DE"/>
        </w:rPr>
        <w:t>zugehörigen</w:t>
      </w:r>
      <w:r>
        <w:rPr>
          <w:rFonts w:ascii="Arial" w:hAnsi="Arial" w:cs="Arial"/>
          <w:sz w:val="20"/>
          <w:szCs w:val="20"/>
          <w:lang w:val="de-DE"/>
        </w:rPr>
        <w:t xml:space="preserve"> IfcBoreholes,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Ansprachebereich wird als zylindrische Geometrie mit einem Durchmesser von einem Meter </w:t>
      </w:r>
      <w:r w:rsidR="00C309F3">
        <w:rPr>
          <w:rFonts w:ascii="Arial" w:hAnsi="Arial" w:cs="Arial"/>
          <w:sz w:val="20"/>
          <w:szCs w:val="20"/>
          <w:lang w:val="de-DE"/>
        </w:rPr>
        <w:t>geometrisch repräsentiert.</w:t>
      </w:r>
    </w:p>
    <w:p w14:paraId="6B41AC56" w14:textId="53FAA73A" w:rsidR="00D30004" w:rsidRPr="00A20B64" w:rsidRDefault="009C22D7" w:rsidP="008B1876">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r w:rsidR="00542928" w:rsidRPr="00542928">
        <w:rPr>
          <w:rFonts w:ascii="Arial" w:hAnsi="Arial" w:cs="Arial"/>
          <w:sz w:val="20"/>
          <w:szCs w:val="20"/>
          <w:lang w:val="de-DE"/>
        </w:rPr>
        <w:t xml:space="preserve">CohesionBehaviour im Propertyset Pset_SolidStratumCapacity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762397A3" w:rsidR="0012063B" w:rsidRPr="0093615D" w:rsidRDefault="003A144C" w:rsidP="000441CD">
      <w:pPr>
        <w:pStyle w:val="Listenabsatz"/>
        <w:numPr>
          <w:ilvl w:val="0"/>
          <w:numId w:val="17"/>
        </w:numPr>
        <w:jc w:val="both"/>
        <w:rPr>
          <w:rFonts w:ascii="Arial" w:hAnsi="Arial" w:cs="Arial"/>
          <w:sz w:val="20"/>
          <w:szCs w:val="20"/>
          <w:lang w:val="de-DE"/>
        </w:rPr>
      </w:pPr>
      <w:r w:rsidRPr="0093615D">
        <w:rPr>
          <w:rFonts w:ascii="Arial" w:hAnsi="Arial" w:cs="Arial"/>
          <w:sz w:val="20"/>
          <w:szCs w:val="20"/>
          <w:lang w:val="de-DE"/>
        </w:rPr>
        <w:t>Die Wichte unter Auftrieb ist in kg pro m³ anzugeben.</w:t>
      </w:r>
    </w:p>
    <w:p w14:paraId="5B2332CF" w14:textId="6BF02BBB" w:rsidR="00F27397" w:rsidRPr="00F27397" w:rsidRDefault="00F27397" w:rsidP="00F27397">
      <w:pPr>
        <w:pStyle w:val="Listenabsatz"/>
        <w:numPr>
          <w:ilvl w:val="0"/>
          <w:numId w:val="17"/>
        </w:numPr>
        <w:jc w:val="both"/>
        <w:rPr>
          <w:rFonts w:ascii="Arial" w:hAnsi="Arial" w:cs="Arial"/>
          <w:sz w:val="20"/>
          <w:szCs w:val="20"/>
          <w:lang w:val="de-DE"/>
        </w:rPr>
      </w:pPr>
      <w:r w:rsidRPr="00F27397">
        <w:rPr>
          <w:rFonts w:ascii="Arial" w:hAnsi="Arial" w:cs="Arial"/>
          <w:sz w:val="20"/>
          <w:szCs w:val="20"/>
          <w:lang w:val="de-DE"/>
        </w:rPr>
        <w:t xml:space="preserve">Das Volumen </w:t>
      </w:r>
      <w:r w:rsidR="00D30004" w:rsidRPr="00F27397">
        <w:rPr>
          <w:rFonts w:ascii="Arial" w:hAnsi="Arial" w:cs="Arial"/>
          <w:sz w:val="20"/>
          <w:szCs w:val="20"/>
          <w:lang w:val="de-DE"/>
        </w:rPr>
        <w:t>i</w:t>
      </w:r>
      <w:r w:rsidRPr="00F27397">
        <w:rPr>
          <w:rFonts w:ascii="Arial" w:hAnsi="Arial" w:cs="Arial"/>
          <w:sz w:val="20"/>
          <w:szCs w:val="20"/>
          <w:lang w:val="de-DE"/>
        </w:rPr>
        <w:t>m</w:t>
      </w:r>
      <w:r w:rsidR="00D30004" w:rsidRPr="00F27397">
        <w:rPr>
          <w:rFonts w:ascii="Arial" w:hAnsi="Arial" w:cs="Arial"/>
          <w:sz w:val="20"/>
          <w:szCs w:val="20"/>
          <w:lang w:val="de-DE"/>
        </w:rPr>
        <w:t xml:space="preserve"> </w:t>
      </w:r>
      <w:r w:rsidRPr="00F27397">
        <w:rPr>
          <w:rFonts w:ascii="Arial" w:hAnsi="Arial" w:cs="Arial"/>
          <w:sz w:val="20"/>
          <w:szCs w:val="20"/>
          <w:lang w:val="de-DE"/>
        </w:rPr>
        <w:t>Qto_VolumetricStratumBaseQuantities entspricht dem Volumen, das durch die geometrische Repräsentation beschrieben wird</w:t>
      </w:r>
      <w:r w:rsidR="008A46BA">
        <w:rPr>
          <w:rFonts w:ascii="Arial" w:hAnsi="Arial" w:cs="Arial"/>
          <w:sz w:val="20"/>
          <w:szCs w:val="20"/>
          <w:lang w:val="de-DE"/>
        </w:rPr>
        <w:t xml:space="preserve"> (zulässige Abweichung beträgt 0,01 m³)</w:t>
      </w:r>
      <w:r w:rsidRPr="00F27397">
        <w:rPr>
          <w:rFonts w:ascii="Arial" w:hAnsi="Arial" w:cs="Arial"/>
          <w:sz w:val="20"/>
          <w:szCs w:val="20"/>
          <w:lang w:val="de-DE"/>
        </w:rPr>
        <w:t>.</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379CC24" w14:textId="77777777" w:rsidR="009D1547" w:rsidRDefault="009D1547" w:rsidP="00C309F3">
      <w:pPr>
        <w:rPr>
          <w:sz w:val="20"/>
          <w:szCs w:val="20"/>
        </w:rPr>
      </w:pP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bookmarkStart w:id="4" w:name="_Ref182984300"/>
      <w:r w:rsidRPr="000441CD">
        <w:t xml:space="preserve">Prüfung der </w:t>
      </w:r>
      <w:bookmarkEnd w:id="3"/>
      <w:r w:rsidR="00307FC3" w:rsidRPr="000441CD">
        <w:t>Qualität des Fachmodells Baugrund</w:t>
      </w:r>
      <w:bookmarkEnd w:id="4"/>
    </w:p>
    <w:p w14:paraId="02171F42" w14:textId="4A96AC73" w:rsidR="00263DE7" w:rsidRPr="000441CD" w:rsidRDefault="00263DE7" w:rsidP="00263DE7">
      <w:pPr>
        <w:pStyle w:val="berschrift2"/>
      </w:pPr>
      <w:bookmarkStart w:id="5" w:name="_Ref182376235"/>
      <w:r w:rsidRPr="000441CD">
        <w:t>Verwendetes Fachmodell Baugrund</w:t>
      </w:r>
      <w:bookmarkEnd w:id="5"/>
    </w:p>
    <w:p w14:paraId="0BFC5F7C" w14:textId="0D397C89" w:rsidR="002B3385" w:rsidRPr="000441CD" w:rsidRDefault="00B85E9E" w:rsidP="002B3385">
      <w:pPr>
        <w:rPr>
          <w:sz w:val="20"/>
          <w:szCs w:val="20"/>
        </w:rPr>
      </w:pPr>
      <w:r w:rsidRPr="000441CD">
        <w:rPr>
          <w:sz w:val="20"/>
          <w:szCs w:val="20"/>
        </w:rPr>
        <w:t xml:space="preserve">Aufbau und Inhalte des Baugrundmodells, das nachfolgend als Grundlage für die Qualitätsprüfung verwendet wird, sollen möglichst präzise und detailliert </w:t>
      </w:r>
      <w:r w:rsidRPr="000441CD">
        <w:rPr>
          <w:sz w:val="20"/>
          <w:szCs w:val="20"/>
        </w:rPr>
        <w:lastRenderedPageBreak/>
        <w:t>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14"/>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495C24FB" w:rsidR="00166BD7" w:rsidRPr="000441CD" w:rsidRDefault="00166BD7" w:rsidP="00166BD7">
      <w:pPr>
        <w:pStyle w:val="Beschriftung"/>
      </w:pPr>
      <w:bookmarkStart w:id="6" w:name="_Ref182297155"/>
      <w:r w:rsidRPr="000441CD">
        <w:t xml:space="preserve">Abbildung </w:t>
      </w:r>
      <w:fldSimple w:instr=" SEQ Abbildung \* ARABIC ">
        <w:r w:rsidR="00B078B5">
          <w:rPr>
            <w:noProof/>
          </w:rPr>
          <w:t>1</w:t>
        </w:r>
      </w:fldSimple>
      <w:bookmarkEnd w:id="6"/>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Bibliothek ifcopenshell</w:t>
      </w:r>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Für die geometrischen 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IfcPropertySetTemplates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Information Delivery Specification (IDS)</w:t>
      </w:r>
    </w:p>
    <w:p w14:paraId="517875CB" w14:textId="4B2A065D" w:rsidR="006A4B54" w:rsidRPr="000441CD" w:rsidRDefault="006A4B54" w:rsidP="006A4B54">
      <w:pPr>
        <w:rPr>
          <w:sz w:val="20"/>
          <w:szCs w:val="20"/>
        </w:rPr>
      </w:pPr>
      <w:r w:rsidRPr="000441CD">
        <w:rPr>
          <w:sz w:val="20"/>
          <w:szCs w:val="20"/>
        </w:rPr>
        <w:t>Information Delivery Specification (IDS) ist ein</w:t>
      </w:r>
      <w:r w:rsidR="000277BC" w:rsidRPr="000441CD">
        <w:rPr>
          <w:sz w:val="20"/>
          <w:szCs w:val="20"/>
        </w:rPr>
        <w:t xml:space="preserve"> offenes</w:t>
      </w:r>
      <w:r w:rsidRPr="000441CD">
        <w:rPr>
          <w:sz w:val="20"/>
          <w:szCs w:val="20"/>
        </w:rPr>
        <w:t xml:space="preserve"> Beschreibungsformat, dass wie IFC von buildingSMART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Specification)</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Applicability), in dem </w:t>
      </w:r>
      <w:r w:rsidR="007871C9" w:rsidRPr="000441CD">
        <w:rPr>
          <w:sz w:val="20"/>
          <w:szCs w:val="20"/>
        </w:rPr>
        <w:t xml:space="preserve">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Requirements)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r w:rsidRPr="000441CD">
        <w:rPr>
          <w:sz w:val="20"/>
          <w:szCs w:val="20"/>
        </w:rPr>
        <w:t>Facets beschreiben die Informationen, die einer Entität in einem Modell zugeordnet sind, und werden genutzt, um den Anwendungsbereich und die Anforderungen zu konkretisieren. Im IDS-Standard sind die sechs Facet-Typen Entity, Attribute, Classification, Property, Material und Part</w:t>
      </w:r>
      <w:r w:rsidR="00CE3F2E" w:rsidRPr="000441CD">
        <w:rPr>
          <w:sz w:val="20"/>
          <w:szCs w:val="20"/>
        </w:rPr>
        <w:t xml:space="preserve"> Of</w:t>
      </w:r>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Facets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IfcGeotechnicalStratum mit dem (benutzerdefinierten) ObjectType </w:t>
      </w:r>
      <w:r w:rsidR="00E3059A" w:rsidRPr="000441CD">
        <w:rPr>
          <w:i/>
          <w:sz w:val="20"/>
          <w:szCs w:val="20"/>
        </w:rPr>
        <w:t xml:space="preserve">Ansprachebereich </w:t>
      </w:r>
      <w:r w:rsidR="00E3059A" w:rsidRPr="000441CD">
        <w:rPr>
          <w:sz w:val="20"/>
          <w:szCs w:val="20"/>
        </w:rPr>
        <w:t xml:space="preserve">einem IfcBorehole über IfcRelAggregates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Applicability und Requirements spieglelt ist in dem XML-Auszug gut zu erkennen. </w:t>
      </w:r>
      <w:r w:rsidR="00AF11C5" w:rsidRPr="000441CD">
        <w:rPr>
          <w:sz w:val="20"/>
          <w:szCs w:val="20"/>
        </w:rPr>
        <w:t>Im Abschnitt</w:t>
      </w:r>
      <w:r w:rsidR="00CE3F2E" w:rsidRPr="000441CD">
        <w:rPr>
          <w:sz w:val="20"/>
          <w:szCs w:val="20"/>
        </w:rPr>
        <w:t xml:space="preserve"> </w:t>
      </w:r>
      <w:r w:rsidR="00AF11C5" w:rsidRPr="000441CD">
        <w:rPr>
          <w:sz w:val="20"/>
          <w:szCs w:val="20"/>
        </w:rPr>
        <w:t>Applicability werden zwei Facets, je eins vom Typ Entity und Attribut, zur Filterung der Modellinhalte verwe</w:t>
      </w:r>
      <w:r w:rsidR="00CE3F2E" w:rsidRPr="000441CD">
        <w:rPr>
          <w:sz w:val="20"/>
          <w:szCs w:val="20"/>
        </w:rPr>
        <w:t xml:space="preserve">ndet. </w:t>
      </w:r>
      <w:r w:rsidR="00F2197E" w:rsidRPr="000441CD">
        <w:rPr>
          <w:sz w:val="20"/>
          <w:szCs w:val="20"/>
        </w:rPr>
        <w:t xml:space="preserve">Im Tag Applicability wird die Kardinatlität über minOccurs und maxOccurs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Requirements mit einem Facet des </w:t>
      </w:r>
      <w:r w:rsidR="00CE3F2E" w:rsidRPr="000441CD">
        <w:rPr>
          <w:sz w:val="20"/>
          <w:szCs w:val="20"/>
        </w:rPr>
        <w:t>Typs Part Of definiert</w:t>
      </w:r>
      <w:r w:rsidR="00486138" w:rsidRPr="000441CD">
        <w:rPr>
          <w:sz w:val="20"/>
          <w:szCs w:val="20"/>
        </w:rPr>
        <w:t>.</w:t>
      </w:r>
      <w:r w:rsidR="00F2197E" w:rsidRPr="000441CD">
        <w:rPr>
          <w:sz w:val="20"/>
          <w:szCs w:val="20"/>
        </w:rPr>
        <w:t xml:space="preserve"> Die Kardinalität für Requirements wird auf der Facet-Ebene festgelegt, </w:t>
      </w:r>
      <w:r w:rsidR="002B3385" w:rsidRPr="000441CD">
        <w:rPr>
          <w:sz w:val="20"/>
          <w:szCs w:val="20"/>
        </w:rPr>
        <w:t>was bei der Kombination von mehreren Facets die Flexibilität in der Anforderungsdefinition erhöht.</w:t>
      </w:r>
    </w:p>
    <w:p w14:paraId="596FA4C5" w14:textId="77777777" w:rsidR="00E610D4" w:rsidRPr="000441CD" w:rsidRDefault="00E610D4" w:rsidP="006A4B54">
      <w:pPr>
        <w:rPr>
          <w:sz w:val="20"/>
          <w:szCs w:val="20"/>
        </w:rPr>
      </w:pPr>
    </w:p>
    <w:bookmarkStart w:id="7" w:name="_MON_1792901911"/>
    <w:bookmarkEnd w:id="7"/>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9pt;height:332.0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5" DrawAspect="Content" ObjectID="_1803276750" r:id="rId16"/>
        </w:object>
      </w:r>
    </w:p>
    <w:p w14:paraId="52D9271E" w14:textId="107BA0B2" w:rsidR="00FA0C4F" w:rsidRPr="000441CD" w:rsidRDefault="00E610D4" w:rsidP="00375010">
      <w:pPr>
        <w:pStyle w:val="Beschriftung"/>
        <w:rPr>
          <w:szCs w:val="20"/>
        </w:rPr>
      </w:pPr>
      <w:bookmarkStart w:id="8" w:name="_Ref182289568"/>
      <w:r w:rsidRPr="000441CD">
        <w:t xml:space="preserve">Abbildung </w:t>
      </w:r>
      <w:fldSimple w:instr=" SEQ Abbildung \* ARABIC ">
        <w:r w:rsidR="00B078B5">
          <w:rPr>
            <w:noProof/>
          </w:rPr>
          <w:t>2</w:t>
        </w:r>
      </w:fldSimple>
      <w:bookmarkEnd w:id="8"/>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Collaboration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3A858BBE" w14:textId="6DAEC629" w:rsidR="000541FF" w:rsidRPr="000441CD" w:rsidRDefault="00CE20A7" w:rsidP="006A4B54">
      <w:pPr>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Face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r w:rsidR="00E219B6">
        <w:rPr>
          <w:sz w:val="20"/>
          <w:szCs w:val="20"/>
        </w:rPr>
        <w:t xml:space="preserve"> Bezugnehmend auf obige Anforderungen sind somit alle mit geometrischen Angaben nicht prüfbar. </w:t>
      </w:r>
      <w:r w:rsidR="000F5D74">
        <w:rPr>
          <w:sz w:val="20"/>
          <w:szCs w:val="20"/>
        </w:rPr>
        <w:t>Auch die Einzigartigkeit der Namen und die Dateigröße können nicht geprüft werden.</w:t>
      </w:r>
    </w:p>
    <w:p w14:paraId="67A7202A" w14:textId="16B058BD" w:rsidR="00263DE7" w:rsidRPr="000441CD" w:rsidRDefault="00E22CCA" w:rsidP="00263DE7">
      <w:pPr>
        <w:pStyle w:val="berschrift2"/>
      </w:pPr>
      <w:bookmarkStart w:id="9" w:name="_Ref183001535"/>
      <w:r>
        <w:t>Individuallösung (nicht standardisiert)</w:t>
      </w:r>
      <w:bookmarkEnd w:id="9"/>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2DEDA055" w14:textId="62A1C595" w:rsidR="004D7084" w:rsidRDefault="00E22CCA" w:rsidP="00263DE7">
      <w:pPr>
        <w:rPr>
          <w:sz w:val="20"/>
          <w:szCs w:val="20"/>
        </w:rPr>
      </w:pPr>
      <w:r>
        <w:rPr>
          <w:sz w:val="20"/>
          <w:szCs w:val="20"/>
        </w:rPr>
        <w:t xml:space="preserve">Im Rahmen dieser Arbeit wurden die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in Tests überführt, mit denen das gesamte IFC-Modell geprüft wird. Hierfür wird das in der Programmiersprache Python inkludierte Testframework Unittest in zweckentlehnter Form verwendet. </w:t>
      </w:r>
      <w:r w:rsidR="00766FE0">
        <w:rPr>
          <w:sz w:val="20"/>
          <w:szCs w:val="20"/>
        </w:rPr>
        <w:t xml:space="preserve">Somit können Funktionen, die das Modul bietet, wie die automatisierte Durchführung der Tests und die Formatierung der Testergebnisse mit einstellbarem Detailgrad genutzt werden. </w:t>
      </w:r>
      <w:r>
        <w:rPr>
          <w:sz w:val="20"/>
          <w:szCs w:val="20"/>
        </w:rPr>
        <w:t>Für die Informationsverarbeitung wird</w:t>
      </w:r>
      <w:r w:rsidR="004D7084">
        <w:rPr>
          <w:sz w:val="20"/>
          <w:szCs w:val="20"/>
        </w:rPr>
        <w:t xml:space="preserve"> wie für die Modellerstellung ifcopenshell genutzt.</w:t>
      </w:r>
    </w:p>
    <w:p w14:paraId="6991A0B1" w14:textId="08025361" w:rsidR="002131CC" w:rsidRDefault="004D7084" w:rsidP="00263DE7">
      <w:pPr>
        <w:rPr>
          <w:sz w:val="20"/>
          <w:szCs w:val="20"/>
        </w:rPr>
      </w:pPr>
      <w:r>
        <w:rPr>
          <w:sz w:val="20"/>
          <w:szCs w:val="20"/>
        </w:rPr>
        <w:fldChar w:fldCharType="begin"/>
      </w:r>
      <w:r>
        <w:rPr>
          <w:sz w:val="20"/>
          <w:szCs w:val="20"/>
        </w:rPr>
        <w:instrText xml:space="preserve"> REF _Ref182924696 \h  \* MERGEFORMAT </w:instrText>
      </w:r>
      <w:r>
        <w:rPr>
          <w:sz w:val="20"/>
          <w:szCs w:val="20"/>
        </w:rPr>
      </w:r>
      <w:r>
        <w:rPr>
          <w:sz w:val="20"/>
          <w:szCs w:val="20"/>
        </w:rPr>
        <w:fldChar w:fldCharType="separate"/>
      </w:r>
      <w:r w:rsidRPr="004D7084">
        <w:rPr>
          <w:sz w:val="20"/>
          <w:szCs w:val="20"/>
        </w:rPr>
        <w:t>Abbildung 3</w:t>
      </w:r>
      <w:r>
        <w:rPr>
          <w:sz w:val="20"/>
          <w:szCs w:val="20"/>
        </w:rPr>
        <w:fldChar w:fldCharType="end"/>
      </w:r>
      <w:r>
        <w:rPr>
          <w:sz w:val="20"/>
          <w:szCs w:val="20"/>
        </w:rPr>
        <w:t xml:space="preserve"> zeigt exemplarisch den Test für die Modellanforderung III., deren IDS-Entsprechung in </w:t>
      </w:r>
      <w:r>
        <w:rPr>
          <w:sz w:val="20"/>
          <w:szCs w:val="20"/>
        </w:rPr>
        <w:fldChar w:fldCharType="begin"/>
      </w:r>
      <w:r>
        <w:rPr>
          <w:sz w:val="20"/>
          <w:szCs w:val="20"/>
        </w:rPr>
        <w:instrText xml:space="preserve"> REF _Ref182289568 \h  \* MERGEFORMAT </w:instrText>
      </w:r>
      <w:r>
        <w:rPr>
          <w:sz w:val="20"/>
          <w:szCs w:val="20"/>
        </w:rPr>
      </w:r>
      <w:r>
        <w:rPr>
          <w:sz w:val="20"/>
          <w:szCs w:val="20"/>
        </w:rPr>
        <w:fldChar w:fldCharType="separate"/>
      </w:r>
      <w:r w:rsidRPr="004D7084">
        <w:rPr>
          <w:sz w:val="20"/>
          <w:szCs w:val="20"/>
        </w:rPr>
        <w:t>Abbildung 2</w:t>
      </w:r>
      <w:r>
        <w:rPr>
          <w:sz w:val="20"/>
          <w:szCs w:val="20"/>
        </w:rPr>
        <w:fldChar w:fldCharType="end"/>
      </w:r>
      <w:r>
        <w:rPr>
          <w:sz w:val="20"/>
          <w:szCs w:val="20"/>
        </w:rPr>
        <w:t xml:space="preserve"> zu finden ist. Es wird die globale Variable </w:t>
      </w:r>
      <w:r>
        <w:rPr>
          <w:i/>
          <w:sz w:val="20"/>
          <w:szCs w:val="20"/>
        </w:rPr>
        <w:t>model</w:t>
      </w:r>
      <w:r>
        <w:rPr>
          <w:sz w:val="20"/>
          <w:szCs w:val="20"/>
        </w:rPr>
        <w:t xml:space="preserve"> verwendet, welche das gesamte in ifcopenshell geladene Fachmodell beinhaltet. Innerhalb der Klasse </w:t>
      </w:r>
      <w:r>
        <w:rPr>
          <w:i/>
          <w:sz w:val="20"/>
          <w:szCs w:val="20"/>
        </w:rPr>
        <w:t>TestBoreholes</w:t>
      </w:r>
      <w:r>
        <w:rPr>
          <w:sz w:val="20"/>
          <w:szCs w:val="20"/>
        </w:rPr>
        <w:t xml:space="preserve">, die von der Klasse unittest.TestCase erbt, wird eine Funktion definiert, die </w:t>
      </w:r>
      <w:r w:rsidR="00ED7F35">
        <w:rPr>
          <w:sz w:val="20"/>
          <w:szCs w:val="20"/>
        </w:rPr>
        <w:t>neben einen informativen Doc</w:t>
      </w:r>
      <w:r w:rsidR="00474B4A">
        <w:rPr>
          <w:sz w:val="20"/>
          <w:szCs w:val="20"/>
        </w:rPr>
        <w:t>S</w:t>
      </w:r>
      <w:r w:rsidR="00ED7F35">
        <w:rPr>
          <w:sz w:val="20"/>
          <w:szCs w:val="20"/>
        </w:rPr>
        <w:t xml:space="preserve">tring </w:t>
      </w:r>
      <w:r>
        <w:rPr>
          <w:sz w:val="20"/>
          <w:szCs w:val="20"/>
        </w:rPr>
        <w:t>den eigentlichen Test enthält</w:t>
      </w:r>
      <w:r w:rsidR="00ED7F35">
        <w:rPr>
          <w:sz w:val="20"/>
          <w:szCs w:val="20"/>
        </w:rPr>
        <w:t>.</w:t>
      </w:r>
      <w:r w:rsidR="00474B4A">
        <w:rPr>
          <w:sz w:val="20"/>
          <w:szCs w:val="20"/>
        </w:rPr>
        <w:t xml:space="preserve"> </w:t>
      </w:r>
      <w:r w:rsidR="00313935">
        <w:rPr>
          <w:sz w:val="20"/>
          <w:szCs w:val="20"/>
        </w:rPr>
        <w:t xml:space="preserve">Alle hier geschriebenen Tests folgend dem Aufbau, der bereits aus den IDS bekannt ist: Zuerst werden die Elemente aus der </w:t>
      </w:r>
      <w:r w:rsidR="005D6280">
        <w:rPr>
          <w:sz w:val="20"/>
          <w:szCs w:val="20"/>
        </w:rPr>
        <w:t>IFC-Datei</w:t>
      </w:r>
      <w:r w:rsidR="00313935">
        <w:rPr>
          <w:sz w:val="20"/>
          <w:szCs w:val="20"/>
        </w:rPr>
        <w:t xml:space="preserve"> herausgefiltert, dann werden die Filterergebnisse </w:t>
      </w:r>
      <w:r w:rsidR="005D6280">
        <w:rPr>
          <w:sz w:val="20"/>
          <w:szCs w:val="20"/>
        </w:rPr>
        <w:t>an den Anforderungen</w:t>
      </w:r>
      <w:r w:rsidR="00313935">
        <w:rPr>
          <w:sz w:val="20"/>
          <w:szCs w:val="20"/>
        </w:rPr>
        <w:t xml:space="preserve"> gemessen.</w:t>
      </w:r>
      <w:r w:rsidR="005D6280">
        <w:rPr>
          <w:sz w:val="20"/>
          <w:szCs w:val="20"/>
        </w:rPr>
        <w:t xml:space="preserve"> In </w:t>
      </w:r>
      <w:r w:rsidR="005D6280">
        <w:rPr>
          <w:sz w:val="20"/>
          <w:szCs w:val="20"/>
        </w:rPr>
        <w:fldChar w:fldCharType="begin"/>
      </w:r>
      <w:r w:rsidR="005D6280">
        <w:rPr>
          <w:sz w:val="20"/>
          <w:szCs w:val="20"/>
        </w:rPr>
        <w:instrText xml:space="preserve"> REF _Ref182924696 \h  \* MERGEFORMAT </w:instrText>
      </w:r>
      <w:r w:rsidR="005D6280">
        <w:rPr>
          <w:sz w:val="20"/>
          <w:szCs w:val="20"/>
        </w:rPr>
      </w:r>
      <w:r w:rsidR="005D6280">
        <w:rPr>
          <w:sz w:val="20"/>
          <w:szCs w:val="20"/>
        </w:rPr>
        <w:fldChar w:fldCharType="separate"/>
      </w:r>
      <w:r w:rsidR="005D6280" w:rsidRPr="004D7084">
        <w:rPr>
          <w:sz w:val="20"/>
          <w:szCs w:val="20"/>
        </w:rPr>
        <w:t>Abbildung 3</w:t>
      </w:r>
      <w:r w:rsidR="005D6280">
        <w:rPr>
          <w:sz w:val="20"/>
          <w:szCs w:val="20"/>
        </w:rPr>
        <w:fldChar w:fldCharType="end"/>
      </w:r>
      <w:r w:rsidR="005D6280">
        <w:rPr>
          <w:sz w:val="20"/>
          <w:szCs w:val="20"/>
        </w:rPr>
        <w:t xml:space="preserve"> werden alle Elemente der IFC-Klasse </w:t>
      </w:r>
      <w:r w:rsidR="005D6280" w:rsidRPr="004A30E2">
        <w:rPr>
          <w:i/>
          <w:sz w:val="20"/>
          <w:szCs w:val="20"/>
        </w:rPr>
        <w:t>IfcGeotechnicalStratum</w:t>
      </w:r>
      <w:r w:rsidR="005D6280">
        <w:rPr>
          <w:sz w:val="20"/>
          <w:szCs w:val="20"/>
        </w:rPr>
        <w:t xml:space="preserve">, deren Objekt-Typ </w:t>
      </w:r>
      <w:r w:rsidR="005D6280" w:rsidRPr="004A30E2">
        <w:rPr>
          <w:i/>
          <w:sz w:val="20"/>
          <w:szCs w:val="20"/>
        </w:rPr>
        <w:t>ANSPRACHEBEREICH</w:t>
      </w:r>
      <w:r w:rsidR="005D6280">
        <w:rPr>
          <w:sz w:val="20"/>
          <w:szCs w:val="20"/>
        </w:rPr>
        <w:t xml:space="preserve"> ist. Für jedes der identifizierten Objekte wird dann ein Untertest instanziiert. Dann wird geprüft, ob mindestens eines der Objekte, </w:t>
      </w:r>
      <w:r w:rsidR="00CB378E">
        <w:rPr>
          <w:sz w:val="20"/>
          <w:szCs w:val="20"/>
        </w:rPr>
        <w:t xml:space="preserve">denen der Ansprachebereich zugeordnet ist, ein </w:t>
      </w:r>
      <w:r w:rsidR="00CB378E" w:rsidRPr="004A30E2">
        <w:rPr>
          <w:i/>
          <w:sz w:val="20"/>
          <w:szCs w:val="20"/>
        </w:rPr>
        <w:t>IfcBorehole</w:t>
      </w:r>
      <w:r w:rsidR="00CB378E">
        <w:rPr>
          <w:sz w:val="20"/>
          <w:szCs w:val="20"/>
        </w:rPr>
        <w:t xml:space="preserve"> ist.</w:t>
      </w:r>
      <w:r w:rsidR="002131CC">
        <w:rPr>
          <w:sz w:val="20"/>
          <w:szCs w:val="20"/>
        </w:rPr>
        <w:t xml:space="preserve"> Soll jedes Eltern-Objekt ein </w:t>
      </w:r>
      <w:r w:rsidR="002131CC" w:rsidRPr="004A30E2">
        <w:rPr>
          <w:i/>
          <w:sz w:val="20"/>
          <w:szCs w:val="20"/>
        </w:rPr>
        <w:t>IfcBorehole</w:t>
      </w:r>
      <w:r w:rsidR="002131CC">
        <w:rPr>
          <w:sz w:val="20"/>
          <w:szCs w:val="20"/>
        </w:rPr>
        <w:t xml:space="preserve"> sein, würde </w:t>
      </w:r>
      <w:r w:rsidR="00B51987">
        <w:rPr>
          <w:sz w:val="20"/>
          <w:szCs w:val="20"/>
        </w:rPr>
        <w:t xml:space="preserve">die </w:t>
      </w:r>
      <w:r w:rsidR="00B51987" w:rsidRPr="004A30E2">
        <w:rPr>
          <w:i/>
          <w:sz w:val="20"/>
          <w:szCs w:val="20"/>
        </w:rPr>
        <w:t>any</w:t>
      </w:r>
      <w:r w:rsidR="00B51987">
        <w:rPr>
          <w:sz w:val="20"/>
          <w:szCs w:val="20"/>
        </w:rPr>
        <w:t xml:space="preserve">-Funktion durch eine </w:t>
      </w:r>
      <w:r w:rsidR="00B51987" w:rsidRPr="004A30E2">
        <w:rPr>
          <w:i/>
          <w:sz w:val="20"/>
          <w:szCs w:val="20"/>
        </w:rPr>
        <w:t>all</w:t>
      </w:r>
      <w:r w:rsidR="00B51987">
        <w:rPr>
          <w:sz w:val="20"/>
          <w:szCs w:val="20"/>
        </w:rPr>
        <w:t xml:space="preserve">-Funktion </w:t>
      </w:r>
      <w:r w:rsidR="004A30E2">
        <w:rPr>
          <w:sz w:val="20"/>
          <w:szCs w:val="20"/>
        </w:rPr>
        <w:t>ersetzt</w:t>
      </w:r>
      <w:r w:rsidR="00B51987">
        <w:rPr>
          <w:sz w:val="20"/>
          <w:szCs w:val="20"/>
        </w:rPr>
        <w:t xml:space="preserve"> werden. Soll der Ansprachebereich genau einem </w:t>
      </w:r>
      <w:r w:rsidR="00B51987" w:rsidRPr="004A30E2">
        <w:rPr>
          <w:i/>
          <w:sz w:val="20"/>
          <w:szCs w:val="20"/>
        </w:rPr>
        <w:t>IfcBorehole</w:t>
      </w:r>
      <w:r w:rsidR="00B51987">
        <w:rPr>
          <w:sz w:val="20"/>
          <w:szCs w:val="20"/>
        </w:rPr>
        <w:t xml:space="preserve"> zugeordnet werden, ist zusätzlich zu prüfen, ob die Sammlung </w:t>
      </w:r>
      <w:r w:rsidR="00B51987" w:rsidRPr="004A30E2">
        <w:rPr>
          <w:i/>
          <w:sz w:val="20"/>
          <w:szCs w:val="20"/>
        </w:rPr>
        <w:t>elem.Decomposes</w:t>
      </w:r>
      <w:r w:rsidR="00B51987">
        <w:rPr>
          <w:sz w:val="20"/>
          <w:szCs w:val="20"/>
        </w:rPr>
        <w:t xml:space="preserve"> ein Element beinhaltet.</w:t>
      </w:r>
    </w:p>
    <w:p w14:paraId="5B9FBFA2" w14:textId="50FE0892" w:rsidR="002131CC" w:rsidRDefault="00F00A42" w:rsidP="00263DE7">
      <w:pPr>
        <w:rPr>
          <w:sz w:val="20"/>
          <w:szCs w:val="20"/>
        </w:rPr>
      </w:pPr>
      <w:r>
        <w:rPr>
          <w:sz w:val="20"/>
          <w:szCs w:val="20"/>
        </w:rPr>
        <w:t xml:space="preserve">Für alle 16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konnten</w:t>
      </w:r>
      <w:r w:rsidR="00E63C91">
        <w:rPr>
          <w:sz w:val="20"/>
          <w:szCs w:val="20"/>
        </w:rPr>
        <w:t xml:space="preserve"> mit geringem Aufwand entsprechende Tests geschrieben werden.</w:t>
      </w:r>
      <w:r w:rsidR="008A46BA">
        <w:rPr>
          <w:sz w:val="20"/>
          <w:szCs w:val="20"/>
        </w:rPr>
        <w:t xml:space="preserve"> Da die Tests in sich geschlossene Einheiten sind, können sie projektübergreifend weiterverwendet werden.</w:t>
      </w:r>
    </w:p>
    <w:p w14:paraId="4E8896D7" w14:textId="54AD9F13" w:rsidR="004630D6" w:rsidRDefault="00AD781B" w:rsidP="00263DE7">
      <w:pPr>
        <w:rPr>
          <w:sz w:val="20"/>
          <w:szCs w:val="20"/>
        </w:rPr>
      </w:pPr>
      <w:r>
        <w:rPr>
          <w:sz w:val="20"/>
          <w:szCs w:val="20"/>
        </w:rPr>
        <w:t xml:space="preserve">Bei der Prüfung der geometrischen Durchbildung, beispielsweise dass jeder Ansprachebereich durch einen Zylinder repräsentiert werden soll, ist es herausfordernd, dass ein Zylinder im IFC-Schema auf verschiedene Weisen repräsentiert werden kann. </w:t>
      </w:r>
      <w:r w:rsidR="00680A33">
        <w:rPr>
          <w:sz w:val="20"/>
          <w:szCs w:val="20"/>
        </w:rPr>
        <w:t xml:space="preserve">Ausgewählte </w:t>
      </w:r>
      <w:r>
        <w:rPr>
          <w:sz w:val="20"/>
          <w:szCs w:val="20"/>
        </w:rPr>
        <w:t xml:space="preserve">Optionen sind dabei beispielsweise </w:t>
      </w:r>
      <w:r w:rsidRPr="00680A33">
        <w:rPr>
          <w:i/>
          <w:sz w:val="20"/>
          <w:szCs w:val="20"/>
        </w:rPr>
        <w:t>IfcRightCircularCylinder</w:t>
      </w:r>
      <w:r w:rsidR="00680A33">
        <w:rPr>
          <w:sz w:val="20"/>
          <w:szCs w:val="20"/>
        </w:rPr>
        <w:t xml:space="preserve">, ein </w:t>
      </w:r>
      <w:r w:rsidR="00680A33" w:rsidRPr="00680A33">
        <w:rPr>
          <w:i/>
          <w:sz w:val="20"/>
          <w:szCs w:val="20"/>
        </w:rPr>
        <w:t>IfcExtrudedAreaSolid</w:t>
      </w:r>
      <w:r w:rsidR="00680A33">
        <w:rPr>
          <w:sz w:val="20"/>
          <w:szCs w:val="20"/>
        </w:rPr>
        <w:t xml:space="preserve"> basierend auf einer </w:t>
      </w:r>
      <w:r w:rsidR="00680A33" w:rsidRPr="00680A33">
        <w:rPr>
          <w:i/>
          <w:sz w:val="20"/>
          <w:szCs w:val="20"/>
        </w:rPr>
        <w:t>IfcCircleProfileDefinition</w:t>
      </w:r>
      <w:r w:rsidR="00680A33">
        <w:rPr>
          <w:sz w:val="20"/>
          <w:szCs w:val="20"/>
        </w:rPr>
        <w:t xml:space="preserve"> oder einem tessellierten Netz (</w:t>
      </w:r>
      <w:r w:rsidR="00680A33" w:rsidRPr="00680A33">
        <w:rPr>
          <w:sz w:val="20"/>
          <w:szCs w:val="20"/>
        </w:rPr>
        <w:t>IfcPolygonalFaceSet</w:t>
      </w:r>
      <w:r w:rsidR="00680A33">
        <w:rPr>
          <w:sz w:val="20"/>
          <w:szCs w:val="20"/>
        </w:rPr>
        <w:t>). Entsprechend verringert die Kenntnis der genauen Soll-</w:t>
      </w:r>
      <w:r w:rsidR="00680A33">
        <w:rPr>
          <w:sz w:val="20"/>
          <w:szCs w:val="20"/>
        </w:rPr>
        <w:lastRenderedPageBreak/>
        <w:t xml:space="preserve">Durchbildung </w:t>
      </w:r>
      <w:r w:rsidR="00675E8C">
        <w:rPr>
          <w:sz w:val="20"/>
          <w:szCs w:val="20"/>
        </w:rPr>
        <w:t xml:space="preserve">beziehungsweise die zu erwartende Geometrie aus dem IFC-Export </w:t>
      </w:r>
      <w:r w:rsidR="00680A33">
        <w:rPr>
          <w:sz w:val="20"/>
          <w:szCs w:val="20"/>
        </w:rPr>
        <w:t>den Aufwand beim Schreiben der Tests signifikant.</w:t>
      </w:r>
      <w:r w:rsidR="004630D6">
        <w:rPr>
          <w:sz w:val="20"/>
          <w:szCs w:val="20"/>
        </w:rPr>
        <w:t xml:space="preserve"> Wenn ein Netz als Geometrie verwendet wird, kann ein Zylinder nur approximiert beschrieben werden, dann mithilfe gerader Netzkanten kann keine kreisförmige Grundfläche abgebildet werden. Entsprechend kann die geometrische Qualität dann dahingehend beurteil werden, ab wann die Approximation zylindrisch genug ist. Je feiner das Netz ist, desto besser kann die Geometrie abgebildet werden, was allerdings zu</w:t>
      </w:r>
      <w:r w:rsidR="00970E4A">
        <w:rPr>
          <w:sz w:val="20"/>
          <w:szCs w:val="20"/>
        </w:rPr>
        <w:t xml:space="preserve"> Lasten der Dateigrößte und der Modellperformance geht. Im vorliegenden Fachmodell sind die Geometrien der Ansprachebereiche als Kreisprofil, das dann extrudiert wird, festgelegt. </w:t>
      </w:r>
      <w:r w:rsidR="001B6AE6">
        <w:rPr>
          <w:sz w:val="20"/>
          <w:szCs w:val="20"/>
        </w:rPr>
        <w:t xml:space="preserve">Neben </w:t>
      </w:r>
      <w:r w:rsidR="009447CD">
        <w:rPr>
          <w:sz w:val="20"/>
          <w:szCs w:val="20"/>
        </w:rPr>
        <w:t>dem reinen Prüfen</w:t>
      </w:r>
      <w:r w:rsidR="001B6AE6">
        <w:rPr>
          <w:sz w:val="20"/>
          <w:szCs w:val="20"/>
        </w:rPr>
        <w:t xml:space="preserve">, ob der Durchmesser einen bestimmten Wert beträgt, kann </w:t>
      </w:r>
      <w:r w:rsidR="009447CD">
        <w:rPr>
          <w:sz w:val="20"/>
          <w:szCs w:val="20"/>
        </w:rPr>
        <w:t xml:space="preserve">im Gleichen Schritt der Durchmesser </w:t>
      </w:r>
      <w:r w:rsidR="001B6AE6">
        <w:rPr>
          <w:sz w:val="20"/>
          <w:szCs w:val="20"/>
        </w:rPr>
        <w:t xml:space="preserve">auch auf </w:t>
      </w:r>
      <w:r w:rsidR="009447CD">
        <w:rPr>
          <w:sz w:val="20"/>
          <w:szCs w:val="20"/>
        </w:rPr>
        <w:t xml:space="preserve">den </w:t>
      </w:r>
      <w:r w:rsidR="001B6AE6">
        <w:rPr>
          <w:sz w:val="20"/>
          <w:szCs w:val="20"/>
        </w:rPr>
        <w:t xml:space="preserve">Soll-Wert gesetzt werden. </w:t>
      </w:r>
      <w:r w:rsidR="009447CD">
        <w:rPr>
          <w:sz w:val="20"/>
          <w:szCs w:val="20"/>
        </w:rPr>
        <w:t xml:space="preserve">Beim </w:t>
      </w:r>
      <w:r w:rsidR="009447CD" w:rsidRPr="00F15786">
        <w:rPr>
          <w:sz w:val="20"/>
          <w:szCs w:val="20"/>
        </w:rPr>
        <w:t>Vorarbeiten</w:t>
      </w:r>
      <w:r w:rsidR="009447CD">
        <w:rPr>
          <w:sz w:val="20"/>
          <w:szCs w:val="20"/>
        </w:rPr>
        <w:t xml:space="preserve"> von der Geometrierepräsentation hin zum Profil ist es dann auch unerheblich, ob für jeden Ansprachebereich, jede Bohrung oder ein globales Kreisprofil definiert ist. In dem vorgestellten Fachmodell ist ein Profil definiert, auf dass sämtliche Extrusionen für Ansprachebereiche referenzieren. Das hat den Vorteil, dass weniger redundante Daten entstehen und nur ein Wert geändert werden muss, um die Darstellung aller Bohrungen anzupassen. Allerdings können dann </w:t>
      </w:r>
      <w:r w:rsidR="00D20182">
        <w:rPr>
          <w:sz w:val="20"/>
          <w:szCs w:val="20"/>
        </w:rPr>
        <w:t>entsprechend Darstellungsdurchmesser der Bohrungen nicht Elementweise eingestellt werden.</w:t>
      </w:r>
    </w:p>
    <w:p w14:paraId="52EC2B39" w14:textId="77777777" w:rsidR="002131CC" w:rsidRPr="004D7084" w:rsidRDefault="002131CC" w:rsidP="00263DE7">
      <w:pPr>
        <w:rPr>
          <w:sz w:val="20"/>
          <w:szCs w:val="20"/>
        </w:rPr>
      </w:pPr>
    </w:p>
    <w:p w14:paraId="7029524F" w14:textId="77777777" w:rsidR="00E22CCA" w:rsidRDefault="00E22CCA" w:rsidP="00263DE7">
      <w:pPr>
        <w:rPr>
          <w:sz w:val="20"/>
          <w:szCs w:val="20"/>
        </w:rPr>
      </w:pPr>
    </w:p>
    <w:p w14:paraId="313AFAF0" w14:textId="77777777" w:rsidR="00E22CCA" w:rsidRDefault="00E22CCA" w:rsidP="00263DE7">
      <w:pPr>
        <w:rPr>
          <w:sz w:val="20"/>
          <w:szCs w:val="20"/>
        </w:rPr>
      </w:pPr>
    </w:p>
    <w:p w14:paraId="7030F813" w14:textId="77777777" w:rsidR="00E22CCA" w:rsidRDefault="00E22CCA" w:rsidP="00263DE7">
      <w:pPr>
        <w:rPr>
          <w:sz w:val="20"/>
          <w:szCs w:val="20"/>
        </w:rPr>
        <w:sectPr w:rsidR="00E22CCA" w:rsidSect="00FF11CC">
          <w:type w:val="continuous"/>
          <w:pgSz w:w="11906" w:h="16838"/>
          <w:pgMar w:top="1021" w:right="964" w:bottom="1304" w:left="964" w:header="709" w:footer="709" w:gutter="0"/>
          <w:cols w:num="2" w:space="708"/>
          <w:docGrid w:linePitch="360"/>
        </w:sectPr>
      </w:pP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10" w:name="_MON_1793108178"/>
    <w:bookmarkEnd w:id="10"/>
    <w:p w14:paraId="7F6C419B" w14:textId="31144FC8" w:rsidR="00BA1548" w:rsidRDefault="004D7084" w:rsidP="00BA1548">
      <w:pPr>
        <w:keepNext/>
      </w:pPr>
      <w:r>
        <w:rPr>
          <w:sz w:val="20"/>
          <w:szCs w:val="20"/>
        </w:rPr>
        <w:object w:dxaOrig="10206" w:dyaOrig="1540" w14:anchorId="1CCBD49E">
          <v:shape id="_x0000_i1026" type="#_x0000_t75" style="width:510.45pt;height:76.8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6" DrawAspect="Content" ObjectID="_1803276751" r:id="rId18"/>
        </w:object>
      </w:r>
    </w:p>
    <w:p w14:paraId="6A246B6A" w14:textId="6411BE96" w:rsidR="00F57691" w:rsidRDefault="00BA1548" w:rsidP="00BA1548">
      <w:pPr>
        <w:pStyle w:val="Beschriftung"/>
      </w:pPr>
      <w:bookmarkStart w:id="11" w:name="_Ref182924696"/>
      <w:r>
        <w:t xml:space="preserve">Abbildung </w:t>
      </w:r>
      <w:fldSimple w:instr=" SEQ Abbildung \* ARABIC ">
        <w:r w:rsidR="00B078B5">
          <w:rPr>
            <w:noProof/>
          </w:rPr>
          <w:t>3</w:t>
        </w:r>
      </w:fldSimple>
      <w:bookmarkEnd w:id="11"/>
      <w:r>
        <w:t xml:space="preserve"> Beispielhafter Test in Python</w:t>
      </w:r>
    </w:p>
    <w:p w14:paraId="49BE37D6" w14:textId="77777777" w:rsidR="00BA1548" w:rsidRDefault="00BA1548" w:rsidP="00BA1548"/>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37D43A2E" w14:textId="10656B92" w:rsidR="00575F09" w:rsidRPr="000441CD" w:rsidRDefault="00575F09" w:rsidP="00263DE7">
      <w:pPr>
        <w:rPr>
          <w:sz w:val="20"/>
          <w:szCs w:val="20"/>
        </w:rPr>
      </w:pPr>
    </w:p>
    <w:p w14:paraId="58252831" w14:textId="6786775C" w:rsidR="00263DE7" w:rsidRDefault="00263DE7" w:rsidP="00263DE7">
      <w:pPr>
        <w:rPr>
          <w:sz w:val="20"/>
          <w:szCs w:val="20"/>
        </w:rPr>
      </w:pPr>
    </w:p>
    <w:p w14:paraId="0B96FB3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506882F7" w14:textId="493B8B9A" w:rsidR="006559E0" w:rsidRDefault="00A61E29" w:rsidP="006559E0">
      <w:pPr>
        <w:pStyle w:val="berschrift1"/>
      </w:pPr>
      <w:bookmarkStart w:id="12" w:name="_Ref179547177"/>
      <w:r>
        <w:t xml:space="preserve">Ideen zur </w:t>
      </w:r>
      <w:r w:rsidR="006559E0" w:rsidRPr="000441CD">
        <w:t>Förderung der Modellqualität im Modellierungsprozess</w:t>
      </w:r>
      <w:bookmarkEnd w:id="12"/>
    </w:p>
    <w:p w14:paraId="046EBF91" w14:textId="2A58BA46" w:rsidR="009D1547" w:rsidRDefault="006C3D6F" w:rsidP="006C3D6F">
      <w:pPr>
        <w:rPr>
          <w:sz w:val="20"/>
          <w:szCs w:val="20"/>
        </w:rPr>
      </w:pPr>
      <w:r w:rsidRPr="006C3D6F">
        <w:rPr>
          <w:sz w:val="20"/>
          <w:szCs w:val="20"/>
        </w:rPr>
        <w:t>Nachdem</w:t>
      </w:r>
      <w:r>
        <w:rPr>
          <w:sz w:val="20"/>
          <w:szCs w:val="20"/>
        </w:rPr>
        <w:t xml:space="preserve"> nun ein Überblick über verschiedene Facetten der Qualität des Fachmodells Baugrund </w:t>
      </w:r>
      <w:r w:rsidR="00C827AD">
        <w:rPr>
          <w:sz w:val="20"/>
          <w:szCs w:val="20"/>
        </w:rPr>
        <w:t>bestehet und zwei Mechanismen zur Prüfung dieser in Ihrer Grundfunktion gezeigt wurden, stellt dieses Kapitel dar, wie diese Erkenntnisse im Modellierungsprozess genutzt und adaptiert werden können, um eine höhere Qualität zu erreichen.</w:t>
      </w:r>
    </w:p>
    <w:p w14:paraId="11D8C3E7" w14:textId="35AD4D8A" w:rsidR="007B570F" w:rsidRDefault="00C35E6D" w:rsidP="006C3D6F">
      <w:pPr>
        <w:rPr>
          <w:sz w:val="20"/>
          <w:szCs w:val="20"/>
        </w:rPr>
      </w:pPr>
      <w:r>
        <w:rPr>
          <w:sz w:val="20"/>
          <w:szCs w:val="20"/>
        </w:rPr>
        <w:t>Um hochwertige Modelle zu erstellen, ist es für Fachplaner sinnvoll, eigene Qualitätsanforderungen zu definieren, welche etwaige Anforderungen von Informationsbestellern ergänzen.</w:t>
      </w:r>
      <w:r w:rsidR="007837DF">
        <w:rPr>
          <w:sz w:val="20"/>
          <w:szCs w:val="20"/>
        </w:rPr>
        <w:t xml:space="preserve"> Es ist anzustreben, dass </w:t>
      </w:r>
      <w:r w:rsidR="007B570F">
        <w:rPr>
          <w:sz w:val="20"/>
          <w:szCs w:val="20"/>
        </w:rPr>
        <w:t xml:space="preserve">diese projektübergreifend verwendet werden und projektspezifisch ergänzt werden. </w:t>
      </w:r>
      <w:r w:rsidR="007B4E18">
        <w:rPr>
          <w:sz w:val="20"/>
          <w:szCs w:val="20"/>
        </w:rPr>
        <w:t>Projektübergreifende</w:t>
      </w:r>
      <w:r w:rsidR="007B570F">
        <w:rPr>
          <w:sz w:val="20"/>
          <w:szCs w:val="20"/>
        </w:rPr>
        <w:t xml:space="preserve"> Anforderungen </w:t>
      </w:r>
      <w:r w:rsidR="007B4E18">
        <w:rPr>
          <w:sz w:val="20"/>
          <w:szCs w:val="20"/>
        </w:rPr>
        <w:t>fördern die Einheitlichkeit von Struktur und Inhalt der innerhalb einer Organisation erstellten Modelle, was der Automatisierung von internen Anwendungsfällen – beispielsweise der Erstellung von Bohrplänen, Massenermittlungen und der Optimierung von Aufschlussprogrammen – förderlich ist.</w:t>
      </w:r>
    </w:p>
    <w:p w14:paraId="52201CF5" w14:textId="6ABF8B98" w:rsidR="000A3764" w:rsidRDefault="007015DD" w:rsidP="006C3D6F">
      <w:pPr>
        <w:rPr>
          <w:sz w:val="20"/>
          <w:szCs w:val="20"/>
        </w:rPr>
      </w:pPr>
      <w:r>
        <w:rPr>
          <w:sz w:val="20"/>
          <w:szCs w:val="20"/>
        </w:rPr>
        <w:t>Hierfür ist zu beachten, dass die Umsetzbarkeit der angeführten Ideen maßgeblich von den durch die BIM-Autorensoftware bereitgestellten Möglichkeiten abhängt und der Modellierweise abhängt.</w:t>
      </w:r>
      <w:r w:rsidR="00971FB3">
        <w:rPr>
          <w:sz w:val="20"/>
          <w:szCs w:val="20"/>
        </w:rPr>
        <w:t xml:space="preserve"> Ein Aspekt dabei ist die Anpassbarkeit und Erweiterbarkeit der Programmfunktionalitäten, beispielsweise durch eine </w:t>
      </w:r>
      <w:r w:rsidR="00971FB3">
        <w:rPr>
          <w:sz w:val="20"/>
          <w:szCs w:val="20"/>
        </w:rPr>
        <w:t>Programmierschnittstelle (engl. Application Programming Interface, API).</w:t>
      </w:r>
      <w:r w:rsidR="00343070">
        <w:rPr>
          <w:sz w:val="20"/>
          <w:szCs w:val="20"/>
        </w:rPr>
        <w:t xml:space="preserve"> </w:t>
      </w:r>
      <w:r w:rsidR="00746ED2">
        <w:rPr>
          <w:sz w:val="20"/>
          <w:szCs w:val="20"/>
        </w:rPr>
        <w:t xml:space="preserve">Erfolgt die Qualitätsprüfung nicht am nativen Datenmodell, ist der Export / die Konvertierung einschlägig, insbesondere </w:t>
      </w:r>
      <w:r w:rsidR="00343070">
        <w:rPr>
          <w:sz w:val="20"/>
          <w:szCs w:val="20"/>
        </w:rPr>
        <w:t xml:space="preserve">wenn komplexe Datenmodelle wie IFC verwendet werden. </w:t>
      </w:r>
      <w:r w:rsidR="00C923D4">
        <w:rPr>
          <w:sz w:val="20"/>
          <w:szCs w:val="20"/>
        </w:rPr>
        <w:t xml:space="preserve">Üblicherweise wird für IFC nur ein Teil des Schemas für den Import / Export umgesetzt, beschrieben über Model View Definition (MVD). Entsprechend </w:t>
      </w:r>
      <w:r w:rsidR="000A3764">
        <w:rPr>
          <w:sz w:val="20"/>
          <w:szCs w:val="20"/>
        </w:rPr>
        <w:t xml:space="preserve">sind Austauschszenarien und damit auch die Anforderungen an die ausgetauschten Daten aufbauend auf den MVDs zu </w:t>
      </w:r>
      <w:commentRangeStart w:id="13"/>
      <w:r w:rsidR="000A3764">
        <w:rPr>
          <w:sz w:val="20"/>
          <w:szCs w:val="20"/>
        </w:rPr>
        <w:t>definieren</w:t>
      </w:r>
      <w:commentRangeEnd w:id="13"/>
      <w:r w:rsidR="002E7269">
        <w:rPr>
          <w:rStyle w:val="Kommentarzeichen"/>
          <w:rFonts w:asciiTheme="minorHAnsi" w:hAnsiTheme="minorHAnsi"/>
        </w:rPr>
        <w:commentReference w:id="13"/>
      </w:r>
      <w:r w:rsidR="000A3764">
        <w:rPr>
          <w:sz w:val="20"/>
          <w:szCs w:val="20"/>
        </w:rPr>
        <w:t>.</w:t>
      </w:r>
    </w:p>
    <w:p w14:paraId="35D1AD19" w14:textId="128C6EB8" w:rsidR="000A3764" w:rsidRDefault="00C56317" w:rsidP="006C3D6F">
      <w:pPr>
        <w:rPr>
          <w:sz w:val="20"/>
          <w:szCs w:val="20"/>
        </w:rPr>
      </w:pPr>
      <w:r>
        <w:rPr>
          <w:sz w:val="20"/>
          <w:szCs w:val="20"/>
        </w:rPr>
        <w:t xml:space="preserve">Die in Kapitel </w:t>
      </w:r>
      <w:r>
        <w:rPr>
          <w:sz w:val="20"/>
          <w:szCs w:val="20"/>
        </w:rPr>
        <w:fldChar w:fldCharType="begin"/>
      </w:r>
      <w:r>
        <w:rPr>
          <w:sz w:val="20"/>
          <w:szCs w:val="20"/>
        </w:rPr>
        <w:instrText xml:space="preserve"> REF _Ref182984300 \r \h </w:instrText>
      </w:r>
      <w:r>
        <w:rPr>
          <w:sz w:val="20"/>
          <w:szCs w:val="20"/>
        </w:rPr>
      </w:r>
      <w:r>
        <w:rPr>
          <w:sz w:val="20"/>
          <w:szCs w:val="20"/>
        </w:rPr>
        <w:fldChar w:fldCharType="separate"/>
      </w:r>
      <w:r>
        <w:rPr>
          <w:sz w:val="20"/>
          <w:szCs w:val="20"/>
        </w:rPr>
        <w:t>3</w:t>
      </w:r>
      <w:r>
        <w:rPr>
          <w:sz w:val="20"/>
          <w:szCs w:val="20"/>
        </w:rPr>
        <w:fldChar w:fldCharType="end"/>
      </w:r>
      <w:r>
        <w:rPr>
          <w:sz w:val="20"/>
          <w:szCs w:val="20"/>
        </w:rPr>
        <w:t xml:space="preserve"> gezeigten Verfahren prüfen IFC-Dateien, entsprechend sind sie dem Export nachgelagert. </w:t>
      </w:r>
      <w:r w:rsidR="00A61E29">
        <w:rPr>
          <w:sz w:val="20"/>
          <w:szCs w:val="20"/>
        </w:rPr>
        <w:t>Somit bietet es sich an</w:t>
      </w:r>
      <w:r w:rsidR="00AE23F9">
        <w:rPr>
          <w:sz w:val="20"/>
          <w:szCs w:val="20"/>
        </w:rPr>
        <w:t xml:space="preserve">, sobald ein IFC-Export abgeschlossen wurde, automatisch einen Prüfprozess zu starten. Wenngleich die Integration in den Exportprozess der Autorensoftware Möglichkeiten in der Nutzerinteraktion eröffnet, kann das Verfahren isoliert von der Autorensoftware umgesetzt werden. Exemplarisch prüft ein Skript periodisch, ob Änderungen an zu definierenden Dateien </w:t>
      </w:r>
      <w:r w:rsidR="00C35E6D">
        <w:rPr>
          <w:sz w:val="20"/>
          <w:szCs w:val="20"/>
        </w:rPr>
        <w:t>vorhanden sind,</w:t>
      </w:r>
      <w:r w:rsidR="00AE23F9">
        <w:rPr>
          <w:sz w:val="20"/>
          <w:szCs w:val="20"/>
        </w:rPr>
        <w:t xml:space="preserve"> und startet die Prüfroutine, sofern eine Änderung </w:t>
      </w:r>
      <w:r w:rsidR="00C35E6D">
        <w:rPr>
          <w:sz w:val="20"/>
          <w:szCs w:val="20"/>
        </w:rPr>
        <w:t>stattfand</w:t>
      </w:r>
      <w:r w:rsidR="00AE23F9">
        <w:rPr>
          <w:sz w:val="20"/>
          <w:szCs w:val="20"/>
        </w:rPr>
        <w:t>.</w:t>
      </w:r>
    </w:p>
    <w:p w14:paraId="208E70F1" w14:textId="7B3F3CE5" w:rsidR="00B03596" w:rsidRDefault="00B03596" w:rsidP="006C3D6F">
      <w:pPr>
        <w:rPr>
          <w:sz w:val="20"/>
          <w:szCs w:val="20"/>
        </w:rPr>
      </w:pPr>
      <w:r>
        <w:rPr>
          <w:sz w:val="20"/>
          <w:szCs w:val="20"/>
        </w:rPr>
        <w:t xml:space="preserve">Analog dazu kann ein Skript </w:t>
      </w:r>
      <w:r w:rsidR="007E768B">
        <w:rPr>
          <w:sz w:val="20"/>
          <w:szCs w:val="20"/>
        </w:rPr>
        <w:t>zur Nachbearbeitung von IFC-Dateien ausgeführt werden. Beispielweise existieren Autorenprogramme, bei denen der Wert einer numerischen Eigenschaft, nicht leer gelassen werden können. In der Praxis finden sich Behelfslösungen, bei denen dann solche Werte auf unrealis</w:t>
      </w:r>
      <w:r w:rsidR="007E768B">
        <w:rPr>
          <w:sz w:val="20"/>
          <w:szCs w:val="20"/>
        </w:rPr>
        <w:lastRenderedPageBreak/>
        <w:t xml:space="preserve">tisch hohe Werte (z.B. 99999) gesetzt werden. Mit einem Skript können diese Werte dann identifiziert und aus der IFC-Datei entfernt werden. </w:t>
      </w:r>
    </w:p>
    <w:p w14:paraId="79EBF81D" w14:textId="77777777" w:rsidR="0015784A" w:rsidRDefault="000B612A" w:rsidP="006C3D6F">
      <w:pPr>
        <w:rPr>
          <w:sz w:val="20"/>
          <w:szCs w:val="20"/>
        </w:rPr>
      </w:pPr>
      <w:r>
        <w:rPr>
          <w:sz w:val="20"/>
          <w:szCs w:val="20"/>
        </w:rPr>
        <w:t xml:space="preserve">Die Nutzung von Vorlagen beziehungsweise </w:t>
      </w:r>
      <w:r w:rsidR="00052F32">
        <w:rPr>
          <w:sz w:val="20"/>
          <w:szCs w:val="20"/>
        </w:rPr>
        <w:t>wiederkehrenden</w:t>
      </w:r>
      <w:r>
        <w:rPr>
          <w:sz w:val="20"/>
          <w:szCs w:val="20"/>
        </w:rPr>
        <w:t xml:space="preserve"> Bauteilen ist in </w:t>
      </w:r>
      <w:r w:rsidR="00052F32">
        <w:rPr>
          <w:sz w:val="20"/>
          <w:szCs w:val="20"/>
        </w:rPr>
        <w:t>der BIM-Modellierung gängig, wenngleich in der Baugrundmodellierung nicht zwingend auf diese zurückgegriffen wird. Derartige Bauteildefinitionen</w:t>
      </w:r>
      <w:r w:rsidR="00B03596">
        <w:rPr>
          <w:sz w:val="20"/>
          <w:szCs w:val="20"/>
        </w:rPr>
        <w:t xml:space="preserve"> ermöglichen die Verwendung der gleichen Eigenschaftsbezeichnungen, parametrischen Geometriebeschreibung und Vorgabewerten in den Instanzen dieser Definition.</w:t>
      </w:r>
      <w:r w:rsidR="0015784A">
        <w:rPr>
          <w:sz w:val="20"/>
          <w:szCs w:val="20"/>
        </w:rPr>
        <w:t xml:space="preserve"> </w:t>
      </w:r>
    </w:p>
    <w:p w14:paraId="3B758582" w14:textId="2A8099FF" w:rsidR="00AF5902" w:rsidRDefault="0015784A" w:rsidP="006C3D6F">
      <w:pPr>
        <w:rPr>
          <w:sz w:val="20"/>
          <w:szCs w:val="20"/>
        </w:rPr>
      </w:pPr>
      <w:r>
        <w:rPr>
          <w:sz w:val="20"/>
          <w:szCs w:val="20"/>
        </w:rPr>
        <w:t xml:space="preserve">Eine Möglichkeit, um Eigenschaften in BIM-Autorenprogrammen anzulegen, ist über die Programmierschnittstelle. Erhält ein Modellautor beispielweise vom Informationsbesteller eine Spezifikation (IDS), dass alle IfcBoreholes </w:t>
      </w:r>
      <w:r w:rsidR="00AF5902">
        <w:rPr>
          <w:sz w:val="20"/>
          <w:szCs w:val="20"/>
        </w:rPr>
        <w:t>eine Liste an Eigenschaften haben müssen, können diese allen Objekten, die als IfcBorehole exportiert werden, mithilfe eins Skripts hinzugefügt werden. Somit wird Übertragungsfehler vorgebeugt. Dieses Vorgehen beschränkt sich nicht auf die Eigenschaftsnamen. Ein in der Praxis vorzufindendes Phänomen ist, dass Anforderungen an Eigenschaften in Tabellenform gestellt werden</w:t>
      </w:r>
      <w:r w:rsidR="00D56049">
        <w:rPr>
          <w:sz w:val="20"/>
          <w:szCs w:val="20"/>
        </w:rPr>
        <w:t>. Diese können ebenfalls als Grundlage zum Erstellen von Eigenschaften verwendet werden.</w:t>
      </w:r>
    </w:p>
    <w:p w14:paraId="1097EA5A" w14:textId="18753653" w:rsidR="000F251F" w:rsidRDefault="000F251F" w:rsidP="006C3D6F">
      <w:pPr>
        <w:rPr>
          <w:sz w:val="20"/>
          <w:szCs w:val="20"/>
        </w:rPr>
      </w:pPr>
      <w:r>
        <w:rPr>
          <w:sz w:val="20"/>
          <w:szCs w:val="20"/>
        </w:rPr>
        <w:t xml:space="preserve">Nachfolgend werden </w:t>
      </w:r>
      <w:r w:rsidRPr="0015784A">
        <w:rPr>
          <w:sz w:val="20"/>
          <w:szCs w:val="20"/>
        </w:rPr>
        <w:t xml:space="preserve">zwei Techniken </w:t>
      </w:r>
      <w:r>
        <w:rPr>
          <w:sz w:val="20"/>
          <w:szCs w:val="20"/>
        </w:rPr>
        <w:t xml:space="preserve">zur Qualitätsprüfung innerhalb von Autorenprogrammen gezeigt. Der Vorteil ist, dass kein Export erforderlich ist, und nicht das gesamte Modell wie beim IFC-SPF Dateien geladen werden muss, um ein einzelnes Element zu prüfen. Der Modellautor bekommt direkt im Autorenprogramm eine Rückmeldung und kann somit schnell eine Anpassung vornehmen. </w:t>
      </w:r>
    </w:p>
    <w:p w14:paraId="687B2DC8" w14:textId="331300F9" w:rsidR="00B03596" w:rsidRDefault="00B078B5" w:rsidP="006C3D6F">
      <w:pPr>
        <w:rPr>
          <w:sz w:val="20"/>
          <w:szCs w:val="20"/>
        </w:rPr>
      </w:pPr>
      <w:r>
        <w:rPr>
          <w:sz w:val="20"/>
          <w:szCs w:val="20"/>
        </w:rPr>
        <w:t>Innerhalb einiger Autorenprogramme lassen sich Eigenschaften über Formeln ermitteln. Diese Funktionalität kann genutzt werden, um Qualitätsprüfungen innerhalb der Autorensoftware durchzuführen</w:t>
      </w:r>
      <w:r w:rsidR="008C6007">
        <w:rPr>
          <w:sz w:val="20"/>
          <w:szCs w:val="20"/>
        </w:rPr>
        <w:t xml:space="preserve">. </w:t>
      </w:r>
      <w:r w:rsidR="008C6007">
        <w:rPr>
          <w:sz w:val="20"/>
          <w:szCs w:val="20"/>
        </w:rPr>
        <w:fldChar w:fldCharType="begin"/>
      </w:r>
      <w:r w:rsidR="008C6007">
        <w:rPr>
          <w:sz w:val="20"/>
          <w:szCs w:val="20"/>
        </w:rPr>
        <w:instrText xml:space="preserve"> REF _Ref182998386 \h  \* MERGEFORMAT </w:instrText>
      </w:r>
      <w:r w:rsidR="008C6007">
        <w:rPr>
          <w:sz w:val="20"/>
          <w:szCs w:val="20"/>
        </w:rPr>
      </w:r>
      <w:r w:rsidR="008C6007">
        <w:rPr>
          <w:sz w:val="20"/>
          <w:szCs w:val="20"/>
        </w:rPr>
        <w:fldChar w:fldCharType="separate"/>
      </w:r>
      <w:r w:rsidR="008C6007" w:rsidRPr="008C6007">
        <w:rPr>
          <w:sz w:val="20"/>
          <w:szCs w:val="20"/>
        </w:rPr>
        <w:t>Abbildung 4</w:t>
      </w:r>
      <w:r w:rsidR="008C6007">
        <w:rPr>
          <w:sz w:val="20"/>
          <w:szCs w:val="20"/>
        </w:rPr>
        <w:fldChar w:fldCharType="end"/>
      </w:r>
      <w:r w:rsidR="008C6007">
        <w:rPr>
          <w:sz w:val="20"/>
          <w:szCs w:val="20"/>
        </w:rPr>
        <w:t xml:space="preserve"> zeigt exemplarisch das Interface zur Parameterverwaltung innerhalb einer Familie (Bauteildefinition) in Autodesk Revit. </w:t>
      </w:r>
      <w:r w:rsidR="00B96D0B">
        <w:rPr>
          <w:sz w:val="20"/>
          <w:szCs w:val="20"/>
        </w:rPr>
        <w:t xml:space="preserve">Der Modellautor setzt den Wert für den Parameter </w:t>
      </w:r>
      <w:r w:rsidR="00B96D0B">
        <w:rPr>
          <w:i/>
          <w:sz w:val="20"/>
          <w:szCs w:val="20"/>
        </w:rPr>
        <w:t>WichteInput</w:t>
      </w:r>
      <w:r w:rsidR="00B96D0B">
        <w:rPr>
          <w:sz w:val="20"/>
          <w:szCs w:val="20"/>
        </w:rPr>
        <w:t xml:space="preserve">, während der Parameter </w:t>
      </w:r>
      <w:r w:rsidR="00B96D0B">
        <w:rPr>
          <w:i/>
          <w:sz w:val="20"/>
          <w:szCs w:val="20"/>
        </w:rPr>
        <w:t>IstWichteGueltig</w:t>
      </w:r>
      <w:r w:rsidR="00B96D0B">
        <w:rPr>
          <w:sz w:val="20"/>
          <w:szCs w:val="20"/>
        </w:rPr>
        <w:t xml:space="preserve"> automatisch prüft, ob der gesetzte Wert in einem bestimmten Intervall liegt. Der Wahrheitswert des abgeleiteten Parameters kann dann beispielsweise zur Filterung und Visualisierung von ungültigen Elementen genutzt werden. Die Funktionalität dieser Formeln ist beschränkt, beispielsweise können keine Eigenschaften von anderen Bauteilen (sofern sie nicht verschachtelt sind) referenziert werden.</w:t>
      </w:r>
    </w:p>
    <w:p w14:paraId="44C8793A" w14:textId="77777777" w:rsidR="00B060DE" w:rsidRDefault="00B060DE" w:rsidP="006C3D6F">
      <w:pPr>
        <w:rPr>
          <w:sz w:val="20"/>
          <w:szCs w:val="20"/>
        </w:rPr>
      </w:pPr>
    </w:p>
    <w:p w14:paraId="6E03481C" w14:textId="02F1FF4E" w:rsidR="00B078B5" w:rsidRDefault="00B078B5" w:rsidP="00B078B5">
      <w:pPr>
        <w:keepNext/>
      </w:pPr>
      <w:r w:rsidRPr="00B078B5">
        <w:rPr>
          <w:noProof/>
          <w:sz w:val="20"/>
          <w:szCs w:val="20"/>
        </w:rPr>
        <w:drawing>
          <wp:inline distT="0" distB="0" distL="0" distR="0" wp14:anchorId="350E5D88" wp14:editId="6112776C">
            <wp:extent cx="2880000" cy="1107097"/>
            <wp:effectExtent l="0" t="0" r="0" b="0"/>
            <wp:docPr id="42543252" name="Grafik 1" descr="Ein Bild, das Text, Software, Zahl,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3252" name="Grafik 1" descr="Ein Bild, das Text, Software, Zahl, Reihe enthält.&#10;&#10;Automatisch generierte Beschreibung"/>
                    <pic:cNvPicPr/>
                  </pic:nvPicPr>
                  <pic:blipFill rotWithShape="1">
                    <a:blip r:embed="rId23"/>
                    <a:srcRect l="1165" t="2797" r="2523" b="-2797"/>
                    <a:stretch/>
                  </pic:blipFill>
                  <pic:spPr bwMode="auto">
                    <a:xfrm>
                      <a:off x="0" y="0"/>
                      <a:ext cx="2880000" cy="1107097"/>
                    </a:xfrm>
                    <a:prstGeom prst="rect">
                      <a:avLst/>
                    </a:prstGeom>
                    <a:ln>
                      <a:noFill/>
                    </a:ln>
                    <a:extLst>
                      <a:ext uri="{53640926-AAD7-44D8-BBD7-CCE9431645EC}">
                        <a14:shadowObscured xmlns:a14="http://schemas.microsoft.com/office/drawing/2010/main"/>
                      </a:ext>
                    </a:extLst>
                  </pic:spPr>
                </pic:pic>
              </a:graphicData>
            </a:graphic>
          </wp:inline>
        </w:drawing>
      </w:r>
    </w:p>
    <w:p w14:paraId="2E020D15" w14:textId="6A897DD5" w:rsidR="00B078B5" w:rsidRDefault="00B078B5" w:rsidP="00B078B5">
      <w:pPr>
        <w:pStyle w:val="Beschriftung"/>
      </w:pPr>
      <w:bookmarkStart w:id="14" w:name="_Ref182998386"/>
      <w:r>
        <w:t xml:space="preserve">Abbildung </w:t>
      </w:r>
      <w:fldSimple w:instr=" SEQ Abbildung \* ARABIC ">
        <w:r>
          <w:rPr>
            <w:noProof/>
          </w:rPr>
          <w:t>4</w:t>
        </w:r>
      </w:fldSimple>
      <w:bookmarkEnd w:id="14"/>
      <w:r>
        <w:t xml:space="preserve"> Prüfung eines Wertebereichs in einer Revit-Familie</w:t>
      </w:r>
    </w:p>
    <w:p w14:paraId="16BF83DB" w14:textId="114D15F1" w:rsidR="0039573B" w:rsidRPr="00040FEF" w:rsidRDefault="00040FEF" w:rsidP="0039573B">
      <w:pPr>
        <w:rPr>
          <w:sz w:val="20"/>
          <w:szCs w:val="20"/>
        </w:rPr>
      </w:pPr>
      <w:r w:rsidRPr="00040FEF">
        <w:rPr>
          <w:sz w:val="20"/>
          <w:szCs w:val="20"/>
        </w:rPr>
        <w:t xml:space="preserve">Eine </w:t>
      </w:r>
      <w:r>
        <w:rPr>
          <w:sz w:val="20"/>
          <w:szCs w:val="20"/>
        </w:rPr>
        <w:t xml:space="preserve">andere Option sind </w:t>
      </w:r>
      <w:r w:rsidR="005D2522">
        <w:rPr>
          <w:sz w:val="20"/>
          <w:szCs w:val="20"/>
        </w:rPr>
        <w:t xml:space="preserve">auch hier individuell programmierte Lösungen. Die Tests können dabei beispielsweise wie in Kapitel </w:t>
      </w:r>
      <w:r w:rsidR="005D2522">
        <w:rPr>
          <w:sz w:val="20"/>
          <w:szCs w:val="20"/>
        </w:rPr>
        <w:fldChar w:fldCharType="begin"/>
      </w:r>
      <w:r w:rsidR="005D2522">
        <w:rPr>
          <w:sz w:val="20"/>
          <w:szCs w:val="20"/>
        </w:rPr>
        <w:instrText xml:space="preserve"> REF _Ref183001535 \r \h </w:instrText>
      </w:r>
      <w:r w:rsidR="005D2522">
        <w:rPr>
          <w:sz w:val="20"/>
          <w:szCs w:val="20"/>
        </w:rPr>
      </w:r>
      <w:r w:rsidR="005D2522">
        <w:rPr>
          <w:sz w:val="20"/>
          <w:szCs w:val="20"/>
        </w:rPr>
        <w:fldChar w:fldCharType="separate"/>
      </w:r>
      <w:r w:rsidR="005D2522">
        <w:rPr>
          <w:sz w:val="20"/>
          <w:szCs w:val="20"/>
        </w:rPr>
        <w:t>3.3</w:t>
      </w:r>
      <w:r w:rsidR="005D2522">
        <w:rPr>
          <w:sz w:val="20"/>
          <w:szCs w:val="20"/>
        </w:rPr>
        <w:fldChar w:fldCharType="end"/>
      </w:r>
      <w:r w:rsidR="005D2522">
        <w:rPr>
          <w:sz w:val="20"/>
          <w:szCs w:val="20"/>
        </w:rPr>
        <w:t xml:space="preserve"> durchgebildet werden, nur werden Daten aus dem nativen Modell verarbeitet anstelle der IFC-Datei.</w:t>
      </w:r>
      <w:r w:rsidR="00443AEA">
        <w:rPr>
          <w:sz w:val="20"/>
          <w:szCs w:val="20"/>
        </w:rPr>
        <w:t xml:space="preserve"> Die Tests können analog am ganzen Modell stattfinden. Wenn es die Programmierschnittstelle zulässt, bietet sich Ereignisbehandlungsroutinen an. Wird beispielsweise die Änderung einer Objekteigenschaft festgestellt, </w:t>
      </w:r>
      <w:r w:rsidR="0015784A">
        <w:rPr>
          <w:sz w:val="20"/>
          <w:szCs w:val="20"/>
        </w:rPr>
        <w:t>werden Testroutinen für diese Eigenschaft / dieses Objekt gestartet.</w:t>
      </w:r>
    </w:p>
    <w:p w14:paraId="67866AFC" w14:textId="4F1668BE" w:rsidR="00673A25" w:rsidRPr="000441CD" w:rsidRDefault="006559E0" w:rsidP="006559E0">
      <w:pPr>
        <w:pStyle w:val="berschrift1"/>
      </w:pPr>
      <w:bookmarkStart w:id="15" w:name="_Ref179547280"/>
      <w:r w:rsidRPr="000441CD">
        <w:t>Fazit und Ausblick</w:t>
      </w:r>
      <w:bookmarkEnd w:id="15"/>
    </w:p>
    <w:p w14:paraId="16732939" w14:textId="2286B182" w:rsidR="00847945" w:rsidRDefault="00656FBB" w:rsidP="00673A25">
      <w:pPr>
        <w:rPr>
          <w:sz w:val="20"/>
          <w:szCs w:val="20"/>
        </w:rPr>
      </w:pPr>
      <w:r>
        <w:rPr>
          <w:sz w:val="20"/>
          <w:szCs w:val="20"/>
        </w:rPr>
        <w:t xml:space="preserve">In diesem Beitrag wurde die automatisierte Qualitätsprüfung des Fachmodells Baugrund adressiert. Es wurden </w:t>
      </w:r>
      <w:r w:rsidRPr="00847945">
        <w:rPr>
          <w:sz w:val="20"/>
          <w:szCs w:val="20"/>
        </w:rPr>
        <w:t>16</w:t>
      </w:r>
      <w:r>
        <w:rPr>
          <w:sz w:val="20"/>
          <w:szCs w:val="20"/>
        </w:rPr>
        <w:t xml:space="preserve"> exemplarische Qualitätsmerkmale </w:t>
      </w:r>
      <w:r w:rsidR="00093987">
        <w:rPr>
          <w:sz w:val="20"/>
          <w:szCs w:val="20"/>
        </w:rPr>
        <w:t>definiert</w:t>
      </w:r>
      <w:r>
        <w:rPr>
          <w:sz w:val="20"/>
          <w:szCs w:val="20"/>
        </w:rPr>
        <w:t xml:space="preserve">, die </w:t>
      </w:r>
      <w:r w:rsidR="00093987">
        <w:rPr>
          <w:sz w:val="20"/>
          <w:szCs w:val="20"/>
        </w:rPr>
        <w:t>ein breites und praxisnahes Spektrum der Anforderungen an die Inhalte des Fachmodells abbilden. Ein exemplarisches Fachmodell, das</w:t>
      </w:r>
      <w:r>
        <w:rPr>
          <w:sz w:val="20"/>
          <w:szCs w:val="20"/>
        </w:rPr>
        <w:t xml:space="preserve"> </w:t>
      </w:r>
      <w:r w:rsidR="00093987">
        <w:rPr>
          <w:sz w:val="20"/>
          <w:szCs w:val="20"/>
        </w:rPr>
        <w:t xml:space="preserve">mit </w:t>
      </w:r>
      <w:r>
        <w:rPr>
          <w:sz w:val="20"/>
          <w:szCs w:val="20"/>
        </w:rPr>
        <w:t>quelloffener Software</w:t>
      </w:r>
      <w:r w:rsidR="00093987">
        <w:rPr>
          <w:sz w:val="20"/>
          <w:szCs w:val="20"/>
        </w:rPr>
        <w:t xml:space="preserve"> nativ im IFC-Format erstellt wurde, wurde mithilfe dieser Anforderungsdefinitionen geprüft</w:t>
      </w:r>
      <w:r>
        <w:rPr>
          <w:sz w:val="20"/>
          <w:szCs w:val="20"/>
        </w:rPr>
        <w:t>.</w:t>
      </w:r>
      <w:r w:rsidR="00093987">
        <w:rPr>
          <w:sz w:val="20"/>
          <w:szCs w:val="20"/>
        </w:rPr>
        <w:t xml:space="preserve"> Dabei wurden IDS und eine individuell programmierte Lösung gezeigt. Während mit letztgenannter alle Anforderungen geprüft werden konnten, gibt es bei IDS einige konzeptionelle Einschränkungen. Allerdings </w:t>
      </w:r>
      <w:r w:rsidR="00847945">
        <w:rPr>
          <w:sz w:val="20"/>
          <w:szCs w:val="20"/>
        </w:rPr>
        <w:t>kann mit IDS ein Großteil der alphanumerischen Anforderungen abgebildet werden. IDS ist standardisiert, vergleichsweise einfach in der Handhabung und in der Lage das abzubilden, was in der Praxis an Qualitätsanforderungen zu erwarten ist.</w:t>
      </w:r>
      <w:r w:rsidR="003E0554">
        <w:rPr>
          <w:sz w:val="20"/>
          <w:szCs w:val="20"/>
        </w:rPr>
        <w:t xml:space="preserve"> Die Adaption von IDS in der geotechnischen Praxis ist zu empfehlen. Individuell programmierte Lösungen können ergänzend genutzt werden.</w:t>
      </w:r>
    </w:p>
    <w:p w14:paraId="57F23BDF" w14:textId="1F140B73" w:rsidR="003E0554" w:rsidRDefault="003E0554" w:rsidP="00673A25">
      <w:pPr>
        <w:rPr>
          <w:sz w:val="20"/>
          <w:szCs w:val="20"/>
        </w:rPr>
      </w:pPr>
      <w:r>
        <w:rPr>
          <w:sz w:val="20"/>
          <w:szCs w:val="20"/>
        </w:rPr>
        <w:t xml:space="preserve">In Kapitel </w:t>
      </w:r>
      <w:r>
        <w:rPr>
          <w:sz w:val="20"/>
          <w:szCs w:val="20"/>
        </w:rPr>
        <w:fldChar w:fldCharType="begin"/>
      </w:r>
      <w:r>
        <w:rPr>
          <w:sz w:val="20"/>
          <w:szCs w:val="20"/>
        </w:rPr>
        <w:instrText xml:space="preserve"> REF _Ref179547177 \r \h </w:instrText>
      </w:r>
      <w:r>
        <w:rPr>
          <w:sz w:val="20"/>
          <w:szCs w:val="20"/>
        </w:rPr>
      </w:r>
      <w:r>
        <w:rPr>
          <w:sz w:val="20"/>
          <w:szCs w:val="20"/>
        </w:rPr>
        <w:fldChar w:fldCharType="separate"/>
      </w:r>
      <w:r>
        <w:rPr>
          <w:sz w:val="20"/>
          <w:szCs w:val="20"/>
        </w:rPr>
        <w:t>4</w:t>
      </w:r>
      <w:r>
        <w:rPr>
          <w:sz w:val="20"/>
          <w:szCs w:val="20"/>
        </w:rPr>
        <w:fldChar w:fldCharType="end"/>
      </w:r>
      <w:r>
        <w:rPr>
          <w:sz w:val="20"/>
          <w:szCs w:val="20"/>
        </w:rPr>
        <w:t xml:space="preserve"> wurden Ideen aus Sicht eines Modellerstellers zusammengestellt, wie die Modellqualität gefördert werden kann. </w:t>
      </w:r>
      <w:r w:rsidR="00E219B6">
        <w:rPr>
          <w:sz w:val="20"/>
          <w:szCs w:val="20"/>
        </w:rPr>
        <w:t>Qualitätsprüfungen während der Modellerstellung, neben der Qualitätsprüfung exportierter Modelle, sind zu empfehlen, da der Korrekturaufwand etwaiger Fehler geringer ist.</w:t>
      </w:r>
    </w:p>
    <w:p w14:paraId="1DCB25C8" w14:textId="17B695A7" w:rsidR="00673A25" w:rsidRPr="000441CD" w:rsidRDefault="003E0554" w:rsidP="00673A25">
      <w:pPr>
        <w:rPr>
          <w:sz w:val="20"/>
          <w:szCs w:val="20"/>
        </w:rPr>
      </w:pPr>
      <w:r>
        <w:rPr>
          <w:sz w:val="20"/>
          <w:szCs w:val="20"/>
        </w:rPr>
        <w:t xml:space="preserve">In Zukunft ist eine weitere Ausarbeitung der </w:t>
      </w:r>
      <w:r w:rsidR="004C794C">
        <w:rPr>
          <w:sz w:val="20"/>
          <w:szCs w:val="20"/>
        </w:rPr>
        <w:t>g</w:t>
      </w:r>
      <w:r>
        <w:rPr>
          <w:sz w:val="20"/>
          <w:szCs w:val="20"/>
        </w:rPr>
        <w:t>eotechnischen Klassen im IFC-Standard anzustreben.</w:t>
      </w:r>
      <w:r w:rsidR="004C794C">
        <w:rPr>
          <w:sz w:val="20"/>
          <w:szCs w:val="20"/>
        </w:rPr>
        <w:t xml:space="preserve"> </w:t>
      </w:r>
      <w:r w:rsidR="001A7596">
        <w:rPr>
          <w:sz w:val="20"/>
          <w:szCs w:val="20"/>
        </w:rPr>
        <w:t>Die</w:t>
      </w:r>
      <w:r w:rsidR="004C794C">
        <w:rPr>
          <w:sz w:val="20"/>
          <w:szCs w:val="20"/>
        </w:rPr>
        <w:t xml:space="preserve"> IFC-Export</w:t>
      </w:r>
      <w:r w:rsidR="001A7596">
        <w:rPr>
          <w:sz w:val="20"/>
          <w:szCs w:val="20"/>
        </w:rPr>
        <w:t>-Funktionalitäten</w:t>
      </w:r>
      <w:r w:rsidR="004C794C">
        <w:rPr>
          <w:sz w:val="20"/>
          <w:szCs w:val="20"/>
        </w:rPr>
        <w:t xml:space="preserve">, </w:t>
      </w:r>
      <w:r w:rsidR="001A7596">
        <w:rPr>
          <w:sz w:val="20"/>
          <w:szCs w:val="20"/>
        </w:rPr>
        <w:t>die gängige Autorenprogramme anbieten, sollten weiter verfeinert werden, beispielsweise im Umgang mit Einheiten</w:t>
      </w:r>
      <w:r w:rsidR="004C794C">
        <w:rPr>
          <w:sz w:val="20"/>
          <w:szCs w:val="20"/>
        </w:rPr>
        <w:t>.</w:t>
      </w:r>
      <w:r>
        <w:rPr>
          <w:sz w:val="20"/>
          <w:szCs w:val="20"/>
        </w:rPr>
        <w:t xml:space="preserve"> Gute Kataloge ge</w:t>
      </w:r>
      <w:r w:rsidR="004C794C">
        <w:rPr>
          <w:sz w:val="20"/>
          <w:szCs w:val="20"/>
        </w:rPr>
        <w:t>o</w:t>
      </w:r>
      <w:r>
        <w:rPr>
          <w:sz w:val="20"/>
          <w:szCs w:val="20"/>
        </w:rPr>
        <w:t>technischer Eigenschaften, ggf. direkt mit Prüfregeln, können zu zukünftig hochqualitativeren Modellen beitragen.</w:t>
      </w:r>
      <w:r w:rsidR="004C794C">
        <w:rPr>
          <w:sz w:val="20"/>
          <w:szCs w:val="20"/>
        </w:rPr>
        <w:t xml:space="preserve"> </w:t>
      </w:r>
      <w:r w:rsidR="00E219B6">
        <w:rPr>
          <w:sz w:val="20"/>
          <w:szCs w:val="20"/>
        </w:rPr>
        <w:t xml:space="preserve">Die Effizient bzw. der erreichbare Automatisierungsgrad in BIM-Prozessen </w:t>
      </w:r>
      <w:r w:rsidR="00E219B6">
        <w:rPr>
          <w:sz w:val="20"/>
          <w:szCs w:val="20"/>
        </w:rPr>
        <w:lastRenderedPageBreak/>
        <w:t>hängt maßgeblich von der Datenqualität ab, daher sollte das Bewusstsein für deren Bedeutung bei allen Beteiligten geschärft werden.</w:t>
      </w:r>
    </w:p>
    <w:p w14:paraId="1AF9654D" w14:textId="2B8C734E" w:rsidR="00680729" w:rsidRPr="000A480E" w:rsidRDefault="00673A25" w:rsidP="00680729">
      <w:pPr>
        <w:pStyle w:val="berschrift1"/>
      </w:pPr>
      <w:commentRangeStart w:id="16"/>
      <w:r w:rsidRPr="000441CD">
        <w:t>Literatur</w:t>
      </w:r>
      <w:commentRangeEnd w:id="16"/>
      <w:r w:rsidR="00D740F3">
        <w:rPr>
          <w:rStyle w:val="Kommentarzeichen"/>
          <w:rFonts w:asciiTheme="minorHAnsi" w:eastAsiaTheme="minorHAnsi" w:hAnsiTheme="minorHAnsi" w:cstheme="minorBidi"/>
          <w:b w:val="0"/>
        </w:rPr>
        <w:commentReference w:id="16"/>
      </w:r>
    </w:p>
    <w:sdt>
      <w:sdtPr>
        <w:rPr>
          <w:b/>
          <w:sz w:val="20"/>
          <w:szCs w:val="20"/>
        </w:rPr>
        <w:tag w:val="CitaviBibliography"/>
        <w:id w:val="-1428874309"/>
        <w:placeholder>
          <w:docPart w:val="DefaultPlaceholder_-1854013440"/>
        </w:placeholder>
      </w:sdtPr>
      <w:sdtEndPr>
        <w:rPr>
          <w:rFonts w:eastAsiaTheme="majorEastAsia" w:cstheme="majorBidi"/>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A480E">
            <w:rPr>
              <w:rFonts w:eastAsiaTheme="majorEastAsia" w:cstheme="majorBidi"/>
              <w:sz w:val="20"/>
              <w:szCs w:val="20"/>
            </w:rPr>
            <w:fldChar w:fldCharType="begin"/>
          </w:r>
          <w:r w:rsidRPr="000A480E">
            <w:rPr>
              <w:rFonts w:eastAsiaTheme="majorEastAsia" w:cstheme="majorBidi"/>
              <w:sz w:val="20"/>
              <w:szCs w:val="20"/>
            </w:rPr>
            <w:instrText>ADDIN CitaviBibliography</w:instrText>
          </w:r>
          <w:r w:rsidRPr="000A480E">
            <w:rPr>
              <w:rFonts w:eastAsiaTheme="majorEastAsia" w:cstheme="majorBidi"/>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7"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7"/>
          <w:r w:rsidR="00642222" w:rsidRPr="000441CD">
            <w:rPr>
              <w:rFonts w:eastAsiaTheme="majorEastAsia" w:cstheme="majorBidi"/>
              <w:sz w:val="20"/>
              <w:szCs w:val="20"/>
            </w:rPr>
            <w:t xml:space="preserve"> </w:t>
          </w:r>
          <w:r w:rsidR="00642222" w:rsidRPr="000A480E">
            <w:rPr>
              <w:rFonts w:eastAsiaTheme="majorEastAsia" w:cstheme="majorBidi"/>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2.</w:t>
          </w:r>
          <w:r w:rsidRPr="000A480E">
            <w:rPr>
              <w:rFonts w:eastAsiaTheme="majorEastAsia" w:cstheme="majorBidi"/>
              <w:sz w:val="20"/>
              <w:szCs w:val="20"/>
            </w:rPr>
            <w:tab/>
          </w:r>
          <w:bookmarkStart w:id="18" w:name="_CTVL00124acf5ba84cb441c877eddb4f5132392"/>
          <w:r w:rsidRPr="000A480E">
            <w:rPr>
              <w:rFonts w:eastAsiaTheme="majorEastAsia" w:cstheme="majorBidi"/>
              <w:sz w:val="20"/>
              <w:szCs w:val="20"/>
            </w:rPr>
            <w:t>Deutsches Institut für Normung e.V.: DIN EN ISO 16739-1:2024-09, Industry Foundation Classes (IFC) für den Datenaustausch in der Bauwirtschaft und im Anlagenmanagement - Teil 1: Datenschema (ISO_16739-1:2024); Englische Fassung EN ISO 16739-1:2024. DIN Media GmbH, Berlin</w:t>
          </w:r>
          <w:bookmarkEnd w:id="18"/>
          <w:r w:rsidRPr="000A480E">
            <w:rPr>
              <w:rFonts w:eastAsiaTheme="majorEastAsia" w:cstheme="majorBidi"/>
              <w:sz w:val="20"/>
              <w:szCs w:val="20"/>
            </w:rPr>
            <w:t xml:space="preserve"> 25.040.40, 35.240.67(DIN EN ISO 16739-1) (2024)</w:t>
          </w:r>
        </w:p>
        <w:p w14:paraId="39E5EEE4"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3.</w:t>
          </w:r>
          <w:r w:rsidRPr="000A480E">
            <w:rPr>
              <w:rFonts w:eastAsiaTheme="majorEastAsia" w:cstheme="majorBidi"/>
              <w:sz w:val="20"/>
              <w:szCs w:val="20"/>
            </w:rPr>
            <w:tab/>
          </w:r>
          <w:bookmarkStart w:id="19" w:name="_CTVL001cdf9ec55836f48aca99fa400a8f9ff17"/>
          <w:r w:rsidRPr="000A480E">
            <w:rPr>
              <w:rFonts w:eastAsiaTheme="majorEastAsia" w:cstheme="majorBidi"/>
              <w:sz w:val="20"/>
              <w:szCs w:val="20"/>
            </w:rPr>
            <w:t>Molzahn, M., Bauer, J., Henke, S., Tilger, K.: Das Fachmodell Baugrund. Empfehlungen des Arbeitskreises 2.14 der DGGT „Digitalisierung in der Geotechnik“. geotechnik</w:t>
          </w:r>
          <w:bookmarkEnd w:id="19"/>
          <w:r w:rsidRPr="000A480E">
            <w:rPr>
              <w:rFonts w:eastAsiaTheme="majorEastAsia" w:cstheme="majorBidi"/>
              <w:sz w:val="20"/>
              <w:szCs w:val="20"/>
            </w:rPr>
            <w:t xml:space="preserve"> 44(1), 41–51 (2021). doi: 10.1002/gete.202000040</w:t>
          </w:r>
        </w:p>
        <w:p w14:paraId="0D6FF5C1"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4.</w:t>
          </w:r>
          <w:r w:rsidRPr="000A480E">
            <w:rPr>
              <w:rFonts w:eastAsiaTheme="majorEastAsia" w:cstheme="majorBidi"/>
              <w:sz w:val="20"/>
              <w:szCs w:val="20"/>
            </w:rPr>
            <w:tab/>
          </w:r>
          <w:bookmarkStart w:id="20" w:name="_CTVL0016d38ba3b19c14a7c9ba75ccdccdf5d85"/>
          <w:r w:rsidRPr="000A480E">
            <w:rPr>
              <w:rFonts w:eastAsiaTheme="majorEastAsia" w:cstheme="majorBidi"/>
              <w:sz w:val="20"/>
              <w:szCs w:val="20"/>
            </w:rPr>
            <w:t>Zhou, Y., Ding, L., Rao, Y., Luo, H., Medjdoub, B., Zhong, H.: Formulating project-level building information modeling evaluation framework from the perspectives of organizations: A review. Automation in Construction</w:t>
          </w:r>
          <w:bookmarkEnd w:id="20"/>
          <w:r w:rsidRPr="000A480E">
            <w:rPr>
              <w:rFonts w:eastAsiaTheme="majorEastAsia" w:cstheme="majorBidi"/>
              <w:sz w:val="20"/>
              <w:szCs w:val="20"/>
            </w:rPr>
            <w:t xml:space="preserve"> 81, 44–55 (2017). doi: 10.1016/j.autcon.2017.05.004</w:t>
          </w:r>
        </w:p>
        <w:p w14:paraId="57938367"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5.</w:t>
          </w:r>
          <w:r w:rsidRPr="000A480E">
            <w:rPr>
              <w:rFonts w:eastAsiaTheme="majorEastAsia" w:cstheme="majorBidi"/>
              <w:sz w:val="20"/>
              <w:szCs w:val="20"/>
            </w:rPr>
            <w:tab/>
          </w:r>
          <w:bookmarkStart w:id="21" w:name="_CTVL001ab9653819caf4ec8a6f33b0340d645b9"/>
          <w:r w:rsidRPr="000A480E">
            <w:rPr>
              <w:rFonts w:eastAsiaTheme="majorEastAsia" w:cstheme="majorBidi"/>
              <w:sz w:val="20"/>
              <w:szCs w:val="20"/>
            </w:rPr>
            <w:t>Lidelöw, S., Engström, S., Samuelson, O.: The promise of BIM? Searching for realized benefits in the Nordic architecture, engineering, construction, and operation industries. Journal of Building Engineering</w:t>
          </w:r>
          <w:bookmarkEnd w:id="21"/>
          <w:r w:rsidRPr="000A480E">
            <w:rPr>
              <w:rFonts w:eastAsiaTheme="majorEastAsia" w:cstheme="majorBidi"/>
              <w:sz w:val="20"/>
              <w:szCs w:val="20"/>
            </w:rPr>
            <w:t xml:space="preserve"> 76, 107067 (2023). doi: 10.1016/j.jobe.2023.107067</w:t>
          </w:r>
        </w:p>
        <w:p w14:paraId="17E2720B"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6.</w:t>
          </w:r>
          <w:r w:rsidRPr="000A480E">
            <w:rPr>
              <w:rFonts w:eastAsiaTheme="majorEastAsia" w:cstheme="majorBidi"/>
              <w:sz w:val="20"/>
              <w:szCs w:val="20"/>
            </w:rPr>
            <w:tab/>
          </w:r>
          <w:bookmarkStart w:id="22" w:name="_CTVL001d20711a0e05847b7b9e2fb67e8efd598"/>
          <w:r w:rsidRPr="000A480E">
            <w:rPr>
              <w:rFonts w:eastAsiaTheme="majorEastAsia" w:cstheme="majorBidi"/>
              <w:sz w:val="20"/>
              <w:szCs w:val="20"/>
            </w:rPr>
            <w:t>Molzahn, M., Bauer, J., Henke, S., Tilger, K.: Anwendungsfälle des Fachmodells Baugrund. Empfehlung Nr. 3 des Arbeitskreises 2.14 der DGGT „Digitalisierung in der Geotechnik“. geotechnik (2021). doi: 10.1002/gete.202100026</w:t>
          </w:r>
        </w:p>
        <w:bookmarkEnd w:id="22"/>
        <w:p w14:paraId="1D8F75F2"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7.</w:t>
          </w:r>
          <w:r w:rsidRPr="000A480E">
            <w:rPr>
              <w:rFonts w:eastAsiaTheme="majorEastAsia" w:cstheme="majorBidi"/>
              <w:sz w:val="20"/>
              <w:szCs w:val="20"/>
            </w:rPr>
            <w:tab/>
          </w:r>
          <w:bookmarkStart w:id="23" w:name="_CTVL001d075eeab865b4e9a88691c70fada6912"/>
          <w:r w:rsidRPr="000A480E">
            <w:rPr>
              <w:rFonts w:eastAsiaTheme="majorEastAsia" w:cstheme="majorBidi"/>
              <w:sz w:val="20"/>
              <w:szCs w:val="20"/>
            </w:rPr>
            <w:t>Tomczak, A., Berlo, L.v., Krijnen, T., Borrmann, A., Bolpagni, M.: A review of methods to specify information requirements in digital construction projects. IOP Conf. Ser.: Earth Environ. Sci.</w:t>
          </w:r>
          <w:bookmarkEnd w:id="23"/>
          <w:r w:rsidRPr="000A480E">
            <w:rPr>
              <w:rFonts w:eastAsiaTheme="majorEastAsia" w:cstheme="majorBidi"/>
              <w:sz w:val="20"/>
              <w:szCs w:val="20"/>
            </w:rPr>
            <w:t xml:space="preserve"> 1101(9), 92024 (2022). doi: 10.1088/1755-1315/1101/9/092024</w:t>
          </w:r>
        </w:p>
        <w:p w14:paraId="76D0123C"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8.</w:t>
          </w:r>
          <w:r w:rsidRPr="000A480E">
            <w:rPr>
              <w:rFonts w:eastAsiaTheme="majorEastAsia" w:cstheme="majorBidi"/>
              <w:sz w:val="20"/>
              <w:szCs w:val="20"/>
            </w:rPr>
            <w:tab/>
          </w:r>
          <w:bookmarkStart w:id="24" w:name="_CTVL001320242b1d1de43638506322ccbed51d9"/>
          <w:r w:rsidRPr="000A480E">
            <w:rPr>
              <w:rFonts w:eastAsiaTheme="majorEastAsia" w:cstheme="majorBidi"/>
              <w:sz w:val="20"/>
              <w:szCs w:val="20"/>
            </w:rPr>
            <w:t>Valinejadshoubi, M., Moselhi, O., Iordanova, I., Valdivieso, F., Shakibabarough, A., Bagchi, A.: The Development of an Automated System for a Quality Evaluation of Engineering BIM Models: A Case Study. Applied Sciences</w:t>
          </w:r>
          <w:bookmarkEnd w:id="24"/>
          <w:r w:rsidRPr="000A480E">
            <w:rPr>
              <w:rFonts w:eastAsiaTheme="majorEastAsia" w:cstheme="majorBidi"/>
              <w:sz w:val="20"/>
              <w:szCs w:val="20"/>
            </w:rPr>
            <w:t xml:space="preserve"> 14(8), 3244 (2024). doi: 10.3390/app14083244</w:t>
          </w:r>
        </w:p>
        <w:p w14:paraId="54017FDE"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9.</w:t>
          </w:r>
          <w:r w:rsidRPr="000A480E">
            <w:rPr>
              <w:rFonts w:eastAsiaTheme="majorEastAsia" w:cstheme="majorBidi"/>
              <w:sz w:val="20"/>
              <w:szCs w:val="20"/>
            </w:rPr>
            <w:tab/>
          </w:r>
          <w:bookmarkStart w:id="25" w:name="_CTVL0019988b5323eb84dd19784d11a718e95b7"/>
          <w:r w:rsidRPr="000A480E">
            <w:rPr>
              <w:rFonts w:eastAsiaTheme="majorEastAsia" w:cstheme="majorBidi"/>
              <w:sz w:val="20"/>
              <w:szCs w:val="20"/>
            </w:rPr>
            <w:t>Deutsches Institut für Normung e.V.: DIN EN ISO 9000:2015-11, Qualitätsmanagementsysteme - Grundlagen und Begriffe (ISO 9000:2015); Deutsche und Englische Fassung EN ISO 9000:2015. DIN Media GmbH, Berlin</w:t>
          </w:r>
          <w:bookmarkEnd w:id="25"/>
          <w:r w:rsidRPr="000A480E">
            <w:rPr>
              <w:rFonts w:eastAsiaTheme="majorEastAsia" w:cstheme="majorBidi"/>
              <w:sz w:val="20"/>
              <w:szCs w:val="20"/>
            </w:rPr>
            <w:t xml:space="preserve"> 01.040.03, 03.100.70, 03.120.10(DIN EN ISO 9000) (2015)</w:t>
          </w:r>
        </w:p>
        <w:p w14:paraId="0227C0E5"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0.</w:t>
          </w:r>
          <w:r w:rsidRPr="000A480E">
            <w:rPr>
              <w:rFonts w:eastAsiaTheme="majorEastAsia" w:cstheme="majorBidi"/>
              <w:sz w:val="20"/>
              <w:szCs w:val="20"/>
            </w:rPr>
            <w:tab/>
          </w:r>
          <w:bookmarkStart w:id="26" w:name="_CTVL00183657ee4d44648c7a89cc8604cac6f47"/>
          <w:r w:rsidRPr="000A480E">
            <w:rPr>
              <w:rFonts w:eastAsiaTheme="majorEastAsia" w:cstheme="majorBidi"/>
              <w:sz w:val="20"/>
              <w:szCs w:val="20"/>
            </w:rPr>
            <w:t>Choi, J., Lee, S., Kim, I.: Development of Quality Control Requirements for Improving the Quality of Architectural Design Based on BIM. Applied Sciences</w:t>
          </w:r>
          <w:bookmarkEnd w:id="26"/>
          <w:r w:rsidRPr="000A480E">
            <w:rPr>
              <w:rFonts w:eastAsiaTheme="majorEastAsia" w:cstheme="majorBidi"/>
              <w:sz w:val="20"/>
              <w:szCs w:val="20"/>
            </w:rPr>
            <w:t xml:space="preserve"> 10(20), 7074 (2020). doi: 10.3390/app10207074</w:t>
          </w:r>
        </w:p>
        <w:p w14:paraId="394FDA48"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1.</w:t>
          </w:r>
          <w:r w:rsidRPr="000A480E">
            <w:rPr>
              <w:rFonts w:eastAsiaTheme="majorEastAsia" w:cstheme="majorBidi"/>
              <w:sz w:val="20"/>
              <w:szCs w:val="20"/>
            </w:rPr>
            <w:tab/>
          </w:r>
          <w:bookmarkStart w:id="27" w:name="_CTVL001a01b0c26f4114ae79b0327fa592886b4"/>
          <w:r w:rsidRPr="000A480E">
            <w:rPr>
              <w:rFonts w:eastAsiaTheme="majorEastAsia" w:cstheme="majorBidi"/>
              <w:sz w:val="20"/>
              <w:szCs w:val="20"/>
            </w:rPr>
            <w:t>Hjelseth, E., Nisbet, N.: Overview of concepts for model checking. In: International Council for Research and Innovation in Building and Construction (ed.) 27th W78 Conference "Applications of IT in the AEC Industry", Kario (Ägypten), 16.11. - 19.11.2010 (2010)</w:t>
          </w:r>
        </w:p>
        <w:bookmarkEnd w:id="27"/>
        <w:p w14:paraId="33DC36C0"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2.</w:t>
          </w:r>
          <w:r w:rsidRPr="000A480E">
            <w:rPr>
              <w:rFonts w:eastAsiaTheme="majorEastAsia" w:cstheme="majorBidi"/>
              <w:sz w:val="20"/>
              <w:szCs w:val="20"/>
            </w:rPr>
            <w:tab/>
          </w:r>
          <w:bookmarkStart w:id="28" w:name="_CTVL0010302eee049c14cda998cede9b0b2d8bf"/>
          <w:r w:rsidRPr="000A480E">
            <w:rPr>
              <w:rFonts w:eastAsiaTheme="majorEastAsia" w:cstheme="majorBidi"/>
              <w:sz w:val="20"/>
              <w:szCs w:val="20"/>
            </w:rPr>
            <w:t>Hjelseth, E.: Classification of BIM-based model checking concepts. Special issue: CIB W78 2015 Special track on Compliance Checking. ITcon(23), 354–369 (2016)</w:t>
          </w:r>
        </w:p>
        <w:bookmarkEnd w:id="28"/>
        <w:p w14:paraId="1BC62396"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3.</w:t>
          </w:r>
          <w:r w:rsidRPr="000A480E">
            <w:rPr>
              <w:rFonts w:eastAsiaTheme="majorEastAsia" w:cstheme="majorBidi"/>
              <w:sz w:val="20"/>
              <w:szCs w:val="20"/>
            </w:rPr>
            <w:tab/>
          </w:r>
          <w:bookmarkStart w:id="29" w:name="_CTVL0015a1a9cc442974b6dbd2d0d7b63c4122c"/>
          <w:r w:rsidRPr="000A480E">
            <w:rPr>
              <w:rFonts w:eastAsiaTheme="majorEastAsia" w:cstheme="majorBidi"/>
              <w:sz w:val="20"/>
              <w:szCs w:val="20"/>
            </w:rPr>
            <w:t>Aydın, M.: A Review of BIM-Based Automated Code Compliance Checking: A Meta-Analysis Research. In: P. Dadios, E. (ed.) Automation and Control - Theories and Applications. IntechOpen (2022)</w:t>
          </w:r>
        </w:p>
        <w:bookmarkEnd w:id="29"/>
        <w:p w14:paraId="7946A17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4.</w:t>
          </w:r>
          <w:r w:rsidRPr="000A480E">
            <w:rPr>
              <w:rFonts w:eastAsiaTheme="majorEastAsia" w:cstheme="majorBidi"/>
              <w:sz w:val="20"/>
              <w:szCs w:val="20"/>
            </w:rPr>
            <w:tab/>
          </w:r>
          <w:bookmarkStart w:id="30" w:name="_CTVL00175c1dba2c81c4be1a6519144137c379e"/>
          <w:r w:rsidRPr="000A480E">
            <w:rPr>
              <w:rFonts w:eastAsiaTheme="majorEastAsia" w:cstheme="majorBidi"/>
              <w:sz w:val="20"/>
              <w:szCs w:val="20"/>
            </w:rPr>
            <w:t>Eastman, C., Lee, J., Jeong, Y., Lee, J.: Automatic rule-based checking of building designs. Automation in Construction</w:t>
          </w:r>
          <w:bookmarkEnd w:id="30"/>
          <w:r w:rsidRPr="000A480E">
            <w:rPr>
              <w:rFonts w:eastAsiaTheme="majorEastAsia" w:cstheme="majorBidi"/>
              <w:sz w:val="20"/>
              <w:szCs w:val="20"/>
            </w:rPr>
            <w:t xml:space="preserve"> 18(8), 1011–1033 (2009). doi: 10.1016/j.autcon.2009.07.002</w:t>
          </w:r>
        </w:p>
        <w:p w14:paraId="2C5591E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5.</w:t>
          </w:r>
          <w:r w:rsidRPr="000A480E">
            <w:rPr>
              <w:rFonts w:eastAsiaTheme="majorEastAsia" w:cstheme="majorBidi"/>
              <w:sz w:val="20"/>
              <w:szCs w:val="20"/>
            </w:rPr>
            <w:tab/>
          </w:r>
          <w:bookmarkStart w:id="31" w:name="_CTVL0016a350f01a12b48949c875d4bff03872b"/>
          <w:r w:rsidRPr="000A480E">
            <w:rPr>
              <w:rFonts w:eastAsiaTheme="majorEastAsia" w:cstheme="majorBidi"/>
              <w:sz w:val="20"/>
              <w:szCs w:val="20"/>
            </w:rPr>
            <w:t>Solihin, W., Eastman, C.: Classification of rules for automated BIM rule checking development. Automation in Construction</w:t>
          </w:r>
          <w:bookmarkEnd w:id="31"/>
          <w:r w:rsidRPr="000A480E">
            <w:rPr>
              <w:rFonts w:eastAsiaTheme="majorEastAsia" w:cstheme="majorBidi"/>
              <w:sz w:val="20"/>
              <w:szCs w:val="20"/>
            </w:rPr>
            <w:t xml:space="preserve"> 53, 69–82 (2015). doi: 10.1016/j.autcon.2015.03.003</w:t>
          </w:r>
        </w:p>
        <w:p w14:paraId="4579BD88"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6.</w:t>
          </w:r>
          <w:r w:rsidRPr="000A480E">
            <w:rPr>
              <w:rFonts w:eastAsiaTheme="majorEastAsia" w:cstheme="majorBidi"/>
              <w:sz w:val="20"/>
              <w:szCs w:val="20"/>
            </w:rPr>
            <w:tab/>
          </w:r>
          <w:bookmarkStart w:id="32" w:name="_CTVL001ca99176d10c042e6847b67dbe1f1aac0"/>
          <w:r w:rsidRPr="000A480E">
            <w:rPr>
              <w:rFonts w:eastAsiaTheme="majorEastAsia" w:cstheme="majorBidi"/>
              <w:sz w:val="20"/>
              <w:szCs w:val="20"/>
            </w:rPr>
            <w:t>Weise, M., Liebich, T., Nisbet, N., Benghi, C.: IFC model checking based on mvdXML 1.1. In: Christodoulou, S.E., 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32"/>
        <w:p w14:paraId="1BAD54E7" w14:textId="2FBA446D" w:rsidR="00680729"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7.</w:t>
          </w:r>
          <w:r w:rsidRPr="000A480E">
            <w:rPr>
              <w:rFonts w:eastAsiaTheme="majorEastAsia" w:cstheme="majorBidi"/>
              <w:sz w:val="20"/>
              <w:szCs w:val="20"/>
            </w:rPr>
            <w:tab/>
          </w:r>
          <w:bookmarkStart w:id="33" w:name="_CTVL001efcc43e502254625b0d95e8e8ca721f7"/>
          <w:r w:rsidRPr="000A480E">
            <w:rPr>
              <w:rFonts w:eastAsiaTheme="majorEastAsia" w:cstheme="majorBidi"/>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33"/>
          <w:r w:rsidRPr="000A480E">
            <w:rPr>
              <w:rFonts w:eastAsiaTheme="majorEastAsia" w:cstheme="majorBidi"/>
              <w:sz w:val="20"/>
              <w:szCs w:val="20"/>
            </w:rPr>
            <w:t>1</w:t>
          </w:r>
          <w:r w:rsidR="00680729" w:rsidRPr="000A480E">
            <w:rPr>
              <w:rFonts w:eastAsiaTheme="majorEastAsia" w:cstheme="majorBidi"/>
              <w:sz w:val="20"/>
              <w:szCs w:val="20"/>
            </w:rPr>
            <w:fldChar w:fldCharType="end"/>
          </w:r>
        </w:p>
      </w:sdtContent>
    </w:sdt>
    <w:p w14:paraId="7549DB56" w14:textId="77777777" w:rsidR="00680729" w:rsidRPr="000A480E" w:rsidRDefault="00680729" w:rsidP="000A480E">
      <w:pPr>
        <w:pStyle w:val="CitaviBibliographyEntry"/>
        <w:rPr>
          <w:rFonts w:eastAsiaTheme="majorEastAsia" w:cstheme="majorBidi"/>
          <w:sz w:val="20"/>
          <w:szCs w:val="20"/>
        </w:rPr>
      </w:pPr>
    </w:p>
    <w:sectPr w:rsidR="00680729" w:rsidRPr="000A480E" w:rsidSect="00FF11CC">
      <w:type w:val="continuous"/>
      <w:pgSz w:w="11906" w:h="16838"/>
      <w:pgMar w:top="1021" w:right="964" w:bottom="1304" w:left="964" w:header="709" w:footer="709"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 w:author="Johannes Beck" w:date="2024-11-20T15:46:00Z" w:initials="JB">
    <w:p w14:paraId="38A45E9F" w14:textId="77777777" w:rsidR="002E7269" w:rsidRDefault="002E7269" w:rsidP="002E7269">
      <w:pPr>
        <w:pStyle w:val="Kommentartext"/>
      </w:pPr>
      <w:r>
        <w:rPr>
          <w:rStyle w:val="Kommentarzeichen"/>
        </w:rPr>
        <w:annotationRef/>
      </w:r>
      <w:r>
        <w:t>Unterstützt mein Autorentool keine Einheiten, sind dann logischerweise in der IFC Datei auch keine Einheiten.</w:t>
      </w:r>
    </w:p>
    <w:p w14:paraId="052BC49F" w14:textId="77777777" w:rsidR="002E7269" w:rsidRDefault="002E7269" w:rsidP="002E7269">
      <w:pPr>
        <w:pStyle w:val="Kommentartext"/>
      </w:pPr>
      <w:r>
        <w:t>Untersützt mein Exporter keine Einheiten, dann sind in der IFC Datei dann auch keine</w:t>
      </w:r>
    </w:p>
  </w:comment>
  <w:comment w:id="16" w:author="Johannes Beck" w:date="2024-11-19T19:59:00Z" w:initials="JB">
    <w:p w14:paraId="72DF1BB6" w14:textId="5CB296F6" w:rsidR="00D740F3" w:rsidRDefault="00D740F3" w:rsidP="00D740F3">
      <w:pPr>
        <w:pStyle w:val="Kommentartext"/>
      </w:pPr>
      <w:r>
        <w:rPr>
          <w:rStyle w:val="Kommentarzeichen"/>
        </w:rPr>
        <w:annotationRef/>
      </w:r>
      <w:r>
        <w:rPr>
          <w:color w:val="808080"/>
        </w:rPr>
        <w:t>Automatic compliance checking of BIM models against quality standards based on ontology technology</w:t>
      </w:r>
    </w:p>
    <w:p w14:paraId="743703C9" w14:textId="77777777" w:rsidR="00D740F3" w:rsidRDefault="00D740F3" w:rsidP="00D740F3">
      <w:pPr>
        <w:pStyle w:val="Kommentartext"/>
      </w:pPr>
    </w:p>
    <w:p w14:paraId="7D991ACB" w14:textId="77777777" w:rsidR="00D740F3" w:rsidRDefault="00D740F3" w:rsidP="00D740F3">
      <w:pPr>
        <w:pStyle w:val="Kommentartext"/>
      </w:pPr>
      <w:r>
        <w:rPr>
          <w:color w:val="808080"/>
        </w:rPr>
        <w:t>https://www.sciencedirect.com/science/article/pii/S0926580524003923</w:t>
      </w:r>
    </w:p>
    <w:p w14:paraId="75A5E9C9" w14:textId="77777777" w:rsidR="00D740F3" w:rsidRDefault="00D740F3" w:rsidP="00D740F3">
      <w:pPr>
        <w:pStyle w:val="Kommentartext"/>
      </w:pPr>
    </w:p>
    <w:p w14:paraId="7906B096" w14:textId="77777777" w:rsidR="00D740F3" w:rsidRDefault="00D740F3" w:rsidP="00D740F3">
      <w:pPr>
        <w:pStyle w:val="Kommentartext"/>
      </w:pPr>
      <w:r>
        <w:rPr>
          <w:color w:val="808080"/>
        </w:rPr>
        <w:t>Gade, P. N., Lauritzen, D. H., Andersen, M. &amp; Hjelseth, E. (2022). How Practice Is Represented in BIM-Based Model Checking Research – A Literature Review and Reflections. Conference: European Conference on Product and Process Modeling.</w:t>
      </w:r>
    </w:p>
    <w:p w14:paraId="10B17257" w14:textId="77777777" w:rsidR="00D740F3" w:rsidRDefault="00D740F3" w:rsidP="00D740F3">
      <w:pPr>
        <w:pStyle w:val="Kommentartext"/>
      </w:pPr>
    </w:p>
    <w:p w14:paraId="027C3339" w14:textId="77777777" w:rsidR="00D740F3" w:rsidRDefault="00D740F3" w:rsidP="00D740F3">
      <w:pPr>
        <w:pStyle w:val="Kommentartext"/>
      </w:pPr>
      <w:r>
        <w:rPr>
          <w:color w:val="808080"/>
        </w:rPr>
        <w:t xml:space="preserve">Gade, P. N. &amp; Svidt, K. (2021). Exploration of practitioner experiences of flexibility and transparency to improve BIM-based model checking systems. Journal of Information Technology in Construction, 26, 1041–1060. </w:t>
      </w:r>
      <w:hyperlink r:id="rId1" w:history="1">
        <w:r w:rsidRPr="00EF5D18">
          <w:rPr>
            <w:rStyle w:val="Hyperlink"/>
          </w:rPr>
          <w:t>https://doi.org/10.36680/j.itcon.2021.055</w:t>
        </w:r>
      </w:hyperlink>
    </w:p>
    <w:p w14:paraId="71C5CD59" w14:textId="77777777" w:rsidR="00D740F3" w:rsidRDefault="00D740F3" w:rsidP="00D740F3">
      <w:pPr>
        <w:pStyle w:val="Kommentartext"/>
      </w:pPr>
    </w:p>
    <w:p w14:paraId="4C63BFA7" w14:textId="77777777" w:rsidR="00D740F3" w:rsidRDefault="00D740F3" w:rsidP="00D740F3">
      <w:pPr>
        <w:pStyle w:val="Kommentartext"/>
      </w:pPr>
    </w:p>
    <w:p w14:paraId="29BC3EDD" w14:textId="77777777" w:rsidR="00D740F3" w:rsidRDefault="00D740F3" w:rsidP="00D740F3">
      <w:pPr>
        <w:pStyle w:val="Kommentartext"/>
      </w:pPr>
    </w:p>
    <w:p w14:paraId="6D60E846" w14:textId="77777777" w:rsidR="00D740F3" w:rsidRDefault="00D740F3" w:rsidP="00D740F3">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2BC49F" w15:done="0"/>
  <w15:commentEx w15:paraId="6D60E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5010BA" w16cex:dateUtc="2024-11-20T14:46:00Z"/>
  <w16cex:commentExtensible w16cex:durableId="52BD90C3" w16cex:dateUtc="2024-11-19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2BC49F" w16cid:durableId="335010BA"/>
  <w16cid:commentId w16cid:paraId="6D60E846" w16cid:durableId="52BD9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C3354A" w14:textId="77777777" w:rsidR="00AB687B" w:rsidRPr="000441CD" w:rsidRDefault="00AB687B" w:rsidP="00B41844">
      <w:pPr>
        <w:spacing w:line="240" w:lineRule="auto"/>
      </w:pPr>
      <w:r w:rsidRPr="000441CD">
        <w:separator/>
      </w:r>
    </w:p>
  </w:endnote>
  <w:endnote w:type="continuationSeparator" w:id="0">
    <w:p w14:paraId="600F8661" w14:textId="77777777" w:rsidR="00AB687B" w:rsidRPr="000441CD" w:rsidRDefault="00AB687B"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50382" w14:textId="77777777" w:rsidR="00B078B5" w:rsidRDefault="00B078B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53340" w14:textId="77777777" w:rsidR="00B078B5" w:rsidRDefault="00B078B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0B0D8" w14:textId="77777777" w:rsidR="00B078B5" w:rsidRDefault="00B078B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CB4C1D" w14:textId="77777777" w:rsidR="00AB687B" w:rsidRPr="000441CD" w:rsidRDefault="00AB687B" w:rsidP="00B41844">
      <w:pPr>
        <w:spacing w:line="240" w:lineRule="auto"/>
      </w:pPr>
      <w:r w:rsidRPr="000441CD">
        <w:separator/>
      </w:r>
    </w:p>
  </w:footnote>
  <w:footnote w:type="continuationSeparator" w:id="0">
    <w:p w14:paraId="230D8D58" w14:textId="77777777" w:rsidR="00AB687B" w:rsidRPr="000441CD" w:rsidRDefault="00AB687B" w:rsidP="00B41844">
      <w:pPr>
        <w:spacing w:line="240" w:lineRule="auto"/>
      </w:pPr>
      <w:r w:rsidRPr="000441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CA20B" w14:textId="77777777" w:rsidR="00B078B5" w:rsidRDefault="00B078B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53FB6" w14:textId="77777777" w:rsidR="00B078B5" w:rsidRDefault="00B078B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79A47" w14:textId="77777777" w:rsidR="00B078B5" w:rsidRDefault="00B078B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hannes Beck">
    <w15:presenceInfo w15:providerId="AD" w15:userId="S::beckjo@hsu-hh.de::3f8a6bd5-3200-469e-8171-5d7826220b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0FEF"/>
    <w:rsid w:val="00042049"/>
    <w:rsid w:val="0004340B"/>
    <w:rsid w:val="000441CD"/>
    <w:rsid w:val="00052F32"/>
    <w:rsid w:val="000541FF"/>
    <w:rsid w:val="00054A52"/>
    <w:rsid w:val="00060AA2"/>
    <w:rsid w:val="000634DD"/>
    <w:rsid w:val="00075C4B"/>
    <w:rsid w:val="00075FD0"/>
    <w:rsid w:val="00076F23"/>
    <w:rsid w:val="000773D6"/>
    <w:rsid w:val="00091EE6"/>
    <w:rsid w:val="00093987"/>
    <w:rsid w:val="000954BB"/>
    <w:rsid w:val="00096FFA"/>
    <w:rsid w:val="000A3764"/>
    <w:rsid w:val="000A3C49"/>
    <w:rsid w:val="000A480E"/>
    <w:rsid w:val="000B612A"/>
    <w:rsid w:val="000B6B8E"/>
    <w:rsid w:val="000D0BE2"/>
    <w:rsid w:val="000D1F77"/>
    <w:rsid w:val="000D6395"/>
    <w:rsid w:val="000D683C"/>
    <w:rsid w:val="000D7A94"/>
    <w:rsid w:val="000E3381"/>
    <w:rsid w:val="000E4F6C"/>
    <w:rsid w:val="000E666E"/>
    <w:rsid w:val="000E7B8C"/>
    <w:rsid w:val="000F251F"/>
    <w:rsid w:val="000F2E72"/>
    <w:rsid w:val="000F5D74"/>
    <w:rsid w:val="00100B91"/>
    <w:rsid w:val="0010369B"/>
    <w:rsid w:val="00113828"/>
    <w:rsid w:val="0012063B"/>
    <w:rsid w:val="00123AC2"/>
    <w:rsid w:val="001310CC"/>
    <w:rsid w:val="001506C2"/>
    <w:rsid w:val="0015784A"/>
    <w:rsid w:val="00166BD7"/>
    <w:rsid w:val="00173A1D"/>
    <w:rsid w:val="00184580"/>
    <w:rsid w:val="00191FEF"/>
    <w:rsid w:val="00192C30"/>
    <w:rsid w:val="0019664C"/>
    <w:rsid w:val="00197186"/>
    <w:rsid w:val="001A05CC"/>
    <w:rsid w:val="001A1046"/>
    <w:rsid w:val="001A423A"/>
    <w:rsid w:val="001A57D5"/>
    <w:rsid w:val="001A7596"/>
    <w:rsid w:val="001B052C"/>
    <w:rsid w:val="001B6AE6"/>
    <w:rsid w:val="001B7D1C"/>
    <w:rsid w:val="001C2121"/>
    <w:rsid w:val="001C5CD6"/>
    <w:rsid w:val="001C76B3"/>
    <w:rsid w:val="001D0342"/>
    <w:rsid w:val="001D155A"/>
    <w:rsid w:val="001D34AB"/>
    <w:rsid w:val="001D34D6"/>
    <w:rsid w:val="001F1A81"/>
    <w:rsid w:val="001F33AE"/>
    <w:rsid w:val="00210CB6"/>
    <w:rsid w:val="00212A89"/>
    <w:rsid w:val="002131CC"/>
    <w:rsid w:val="00215152"/>
    <w:rsid w:val="0023080F"/>
    <w:rsid w:val="00232ACC"/>
    <w:rsid w:val="00232C2B"/>
    <w:rsid w:val="002330A8"/>
    <w:rsid w:val="00251B42"/>
    <w:rsid w:val="00254638"/>
    <w:rsid w:val="00256251"/>
    <w:rsid w:val="00263DE7"/>
    <w:rsid w:val="00265C53"/>
    <w:rsid w:val="00271C36"/>
    <w:rsid w:val="00275937"/>
    <w:rsid w:val="0028561A"/>
    <w:rsid w:val="00295E89"/>
    <w:rsid w:val="00296B1D"/>
    <w:rsid w:val="002A2182"/>
    <w:rsid w:val="002B2F97"/>
    <w:rsid w:val="002B3385"/>
    <w:rsid w:val="002B49C4"/>
    <w:rsid w:val="002B6D21"/>
    <w:rsid w:val="002D2AA7"/>
    <w:rsid w:val="002D3FF9"/>
    <w:rsid w:val="002E7269"/>
    <w:rsid w:val="002F0517"/>
    <w:rsid w:val="00305E08"/>
    <w:rsid w:val="00307FC3"/>
    <w:rsid w:val="00313935"/>
    <w:rsid w:val="00314DCF"/>
    <w:rsid w:val="00315DF1"/>
    <w:rsid w:val="00336021"/>
    <w:rsid w:val="00341FE4"/>
    <w:rsid w:val="00343070"/>
    <w:rsid w:val="00345AAB"/>
    <w:rsid w:val="00347782"/>
    <w:rsid w:val="003527BB"/>
    <w:rsid w:val="00354F97"/>
    <w:rsid w:val="00356AC1"/>
    <w:rsid w:val="0035719A"/>
    <w:rsid w:val="0036163F"/>
    <w:rsid w:val="00372938"/>
    <w:rsid w:val="00375010"/>
    <w:rsid w:val="003772B9"/>
    <w:rsid w:val="00377F9B"/>
    <w:rsid w:val="0038096A"/>
    <w:rsid w:val="00383EBC"/>
    <w:rsid w:val="00391427"/>
    <w:rsid w:val="0039305C"/>
    <w:rsid w:val="0039573B"/>
    <w:rsid w:val="003A0EAE"/>
    <w:rsid w:val="003A144C"/>
    <w:rsid w:val="003A462B"/>
    <w:rsid w:val="003B0627"/>
    <w:rsid w:val="003B342B"/>
    <w:rsid w:val="003C5CBA"/>
    <w:rsid w:val="003D27EB"/>
    <w:rsid w:val="003D3A9A"/>
    <w:rsid w:val="003D4565"/>
    <w:rsid w:val="003D5850"/>
    <w:rsid w:val="003D7C31"/>
    <w:rsid w:val="003E0554"/>
    <w:rsid w:val="003E41C1"/>
    <w:rsid w:val="003E7BB7"/>
    <w:rsid w:val="003F5602"/>
    <w:rsid w:val="003F6E55"/>
    <w:rsid w:val="004031F6"/>
    <w:rsid w:val="00412831"/>
    <w:rsid w:val="0042402A"/>
    <w:rsid w:val="00427C33"/>
    <w:rsid w:val="00427F60"/>
    <w:rsid w:val="0043011E"/>
    <w:rsid w:val="004331B4"/>
    <w:rsid w:val="00433845"/>
    <w:rsid w:val="00436F08"/>
    <w:rsid w:val="004415EB"/>
    <w:rsid w:val="00443AEA"/>
    <w:rsid w:val="0045188D"/>
    <w:rsid w:val="004522CB"/>
    <w:rsid w:val="00455740"/>
    <w:rsid w:val="00457449"/>
    <w:rsid w:val="00460932"/>
    <w:rsid w:val="004630D6"/>
    <w:rsid w:val="004650DF"/>
    <w:rsid w:val="0047053B"/>
    <w:rsid w:val="00474B4A"/>
    <w:rsid w:val="00477E3E"/>
    <w:rsid w:val="004813E5"/>
    <w:rsid w:val="00486138"/>
    <w:rsid w:val="0048758C"/>
    <w:rsid w:val="00492EAF"/>
    <w:rsid w:val="00493F1C"/>
    <w:rsid w:val="00494660"/>
    <w:rsid w:val="004963A6"/>
    <w:rsid w:val="004A30E2"/>
    <w:rsid w:val="004A3ADB"/>
    <w:rsid w:val="004A47BE"/>
    <w:rsid w:val="004A5728"/>
    <w:rsid w:val="004A6E05"/>
    <w:rsid w:val="004A761C"/>
    <w:rsid w:val="004B2092"/>
    <w:rsid w:val="004C53D8"/>
    <w:rsid w:val="004C69CC"/>
    <w:rsid w:val="004C6CD0"/>
    <w:rsid w:val="004C794C"/>
    <w:rsid w:val="004D32B5"/>
    <w:rsid w:val="004D60E2"/>
    <w:rsid w:val="004D7084"/>
    <w:rsid w:val="004D7A7E"/>
    <w:rsid w:val="004E4F60"/>
    <w:rsid w:val="004F4A95"/>
    <w:rsid w:val="004F4ABB"/>
    <w:rsid w:val="005117F8"/>
    <w:rsid w:val="00511E5F"/>
    <w:rsid w:val="00512C26"/>
    <w:rsid w:val="00514267"/>
    <w:rsid w:val="00533C4B"/>
    <w:rsid w:val="00542928"/>
    <w:rsid w:val="00547F96"/>
    <w:rsid w:val="00556B13"/>
    <w:rsid w:val="0056183A"/>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2522"/>
    <w:rsid w:val="005D43A7"/>
    <w:rsid w:val="005D6280"/>
    <w:rsid w:val="005D6D25"/>
    <w:rsid w:val="005E2A1E"/>
    <w:rsid w:val="005E2ECA"/>
    <w:rsid w:val="005F1706"/>
    <w:rsid w:val="005F7301"/>
    <w:rsid w:val="00600BA8"/>
    <w:rsid w:val="0060436D"/>
    <w:rsid w:val="0060617D"/>
    <w:rsid w:val="006167AE"/>
    <w:rsid w:val="006219FB"/>
    <w:rsid w:val="00630954"/>
    <w:rsid w:val="00635E50"/>
    <w:rsid w:val="00642222"/>
    <w:rsid w:val="006431C4"/>
    <w:rsid w:val="00652D1F"/>
    <w:rsid w:val="00653206"/>
    <w:rsid w:val="006559E0"/>
    <w:rsid w:val="00656FBB"/>
    <w:rsid w:val="00670350"/>
    <w:rsid w:val="00673876"/>
    <w:rsid w:val="00673A25"/>
    <w:rsid w:val="006759C0"/>
    <w:rsid w:val="00675E8C"/>
    <w:rsid w:val="00676950"/>
    <w:rsid w:val="0067795B"/>
    <w:rsid w:val="00680729"/>
    <w:rsid w:val="00680A33"/>
    <w:rsid w:val="00692218"/>
    <w:rsid w:val="00693B11"/>
    <w:rsid w:val="00693C1B"/>
    <w:rsid w:val="00696D24"/>
    <w:rsid w:val="006A42E2"/>
    <w:rsid w:val="006A4B54"/>
    <w:rsid w:val="006B707B"/>
    <w:rsid w:val="006C3D6F"/>
    <w:rsid w:val="006D088C"/>
    <w:rsid w:val="006D095B"/>
    <w:rsid w:val="006E2379"/>
    <w:rsid w:val="006E4C6F"/>
    <w:rsid w:val="006E6F36"/>
    <w:rsid w:val="006E7DA9"/>
    <w:rsid w:val="007010F6"/>
    <w:rsid w:val="007015DD"/>
    <w:rsid w:val="00707004"/>
    <w:rsid w:val="0071091F"/>
    <w:rsid w:val="00717620"/>
    <w:rsid w:val="00721266"/>
    <w:rsid w:val="00727D9E"/>
    <w:rsid w:val="00730BC2"/>
    <w:rsid w:val="007417AF"/>
    <w:rsid w:val="00744863"/>
    <w:rsid w:val="00745B0C"/>
    <w:rsid w:val="00746ED2"/>
    <w:rsid w:val="0075324F"/>
    <w:rsid w:val="007543F3"/>
    <w:rsid w:val="007555D6"/>
    <w:rsid w:val="007631A0"/>
    <w:rsid w:val="007646E6"/>
    <w:rsid w:val="00765B35"/>
    <w:rsid w:val="00766FE0"/>
    <w:rsid w:val="00772B26"/>
    <w:rsid w:val="00774CEA"/>
    <w:rsid w:val="007837DF"/>
    <w:rsid w:val="00784461"/>
    <w:rsid w:val="007871C9"/>
    <w:rsid w:val="007914B2"/>
    <w:rsid w:val="007A35C9"/>
    <w:rsid w:val="007A4197"/>
    <w:rsid w:val="007B0F8A"/>
    <w:rsid w:val="007B4E18"/>
    <w:rsid w:val="007B570F"/>
    <w:rsid w:val="007C0476"/>
    <w:rsid w:val="007C5275"/>
    <w:rsid w:val="007C555B"/>
    <w:rsid w:val="007D43B4"/>
    <w:rsid w:val="007E768B"/>
    <w:rsid w:val="00805735"/>
    <w:rsid w:val="00807BFC"/>
    <w:rsid w:val="00813724"/>
    <w:rsid w:val="0081736E"/>
    <w:rsid w:val="008244C1"/>
    <w:rsid w:val="00824686"/>
    <w:rsid w:val="00824694"/>
    <w:rsid w:val="00825582"/>
    <w:rsid w:val="008369F4"/>
    <w:rsid w:val="00841D08"/>
    <w:rsid w:val="00847945"/>
    <w:rsid w:val="008521E3"/>
    <w:rsid w:val="0085518C"/>
    <w:rsid w:val="0086388D"/>
    <w:rsid w:val="0087101E"/>
    <w:rsid w:val="00872EAE"/>
    <w:rsid w:val="008768FF"/>
    <w:rsid w:val="008874F3"/>
    <w:rsid w:val="008878DA"/>
    <w:rsid w:val="00892486"/>
    <w:rsid w:val="008A0CE5"/>
    <w:rsid w:val="008A46BA"/>
    <w:rsid w:val="008A5C3A"/>
    <w:rsid w:val="008A5F28"/>
    <w:rsid w:val="008B1876"/>
    <w:rsid w:val="008B3C8B"/>
    <w:rsid w:val="008C00F5"/>
    <w:rsid w:val="008C3DED"/>
    <w:rsid w:val="008C6007"/>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3615D"/>
    <w:rsid w:val="00940E78"/>
    <w:rsid w:val="00943929"/>
    <w:rsid w:val="009447CD"/>
    <w:rsid w:val="009448EB"/>
    <w:rsid w:val="009453B7"/>
    <w:rsid w:val="00961C13"/>
    <w:rsid w:val="00970E4A"/>
    <w:rsid w:val="00971FB3"/>
    <w:rsid w:val="009808C3"/>
    <w:rsid w:val="009848BC"/>
    <w:rsid w:val="0098555E"/>
    <w:rsid w:val="009964BA"/>
    <w:rsid w:val="009969CA"/>
    <w:rsid w:val="009A473E"/>
    <w:rsid w:val="009B0231"/>
    <w:rsid w:val="009B1566"/>
    <w:rsid w:val="009B3559"/>
    <w:rsid w:val="009C22D7"/>
    <w:rsid w:val="009C6E0A"/>
    <w:rsid w:val="009C7BDF"/>
    <w:rsid w:val="009D1547"/>
    <w:rsid w:val="009D472D"/>
    <w:rsid w:val="009D5A19"/>
    <w:rsid w:val="009E0D62"/>
    <w:rsid w:val="009E2995"/>
    <w:rsid w:val="009E4563"/>
    <w:rsid w:val="00A1159A"/>
    <w:rsid w:val="00A1278F"/>
    <w:rsid w:val="00A12BBB"/>
    <w:rsid w:val="00A1754F"/>
    <w:rsid w:val="00A20B64"/>
    <w:rsid w:val="00A232B6"/>
    <w:rsid w:val="00A2402C"/>
    <w:rsid w:val="00A45536"/>
    <w:rsid w:val="00A4715A"/>
    <w:rsid w:val="00A5630E"/>
    <w:rsid w:val="00A60127"/>
    <w:rsid w:val="00A61D9A"/>
    <w:rsid w:val="00A61E29"/>
    <w:rsid w:val="00A76836"/>
    <w:rsid w:val="00A7781F"/>
    <w:rsid w:val="00A80E7A"/>
    <w:rsid w:val="00A84DAE"/>
    <w:rsid w:val="00A860C8"/>
    <w:rsid w:val="00A93C99"/>
    <w:rsid w:val="00AA4D3E"/>
    <w:rsid w:val="00AA6ACF"/>
    <w:rsid w:val="00AB687B"/>
    <w:rsid w:val="00AC3C72"/>
    <w:rsid w:val="00AC495E"/>
    <w:rsid w:val="00AD1583"/>
    <w:rsid w:val="00AD4C08"/>
    <w:rsid w:val="00AD781B"/>
    <w:rsid w:val="00AE23F9"/>
    <w:rsid w:val="00AE259B"/>
    <w:rsid w:val="00AE32DE"/>
    <w:rsid w:val="00AE4B94"/>
    <w:rsid w:val="00AE78A5"/>
    <w:rsid w:val="00AF11C5"/>
    <w:rsid w:val="00AF1EB9"/>
    <w:rsid w:val="00AF4332"/>
    <w:rsid w:val="00AF508F"/>
    <w:rsid w:val="00AF5684"/>
    <w:rsid w:val="00AF5902"/>
    <w:rsid w:val="00AF64FF"/>
    <w:rsid w:val="00B03596"/>
    <w:rsid w:val="00B060DE"/>
    <w:rsid w:val="00B0630A"/>
    <w:rsid w:val="00B06879"/>
    <w:rsid w:val="00B06B68"/>
    <w:rsid w:val="00B078B5"/>
    <w:rsid w:val="00B12378"/>
    <w:rsid w:val="00B1474C"/>
    <w:rsid w:val="00B17C1B"/>
    <w:rsid w:val="00B218BF"/>
    <w:rsid w:val="00B25CCB"/>
    <w:rsid w:val="00B33B90"/>
    <w:rsid w:val="00B360B1"/>
    <w:rsid w:val="00B41844"/>
    <w:rsid w:val="00B47AB7"/>
    <w:rsid w:val="00B51987"/>
    <w:rsid w:val="00B51CCC"/>
    <w:rsid w:val="00B52B7F"/>
    <w:rsid w:val="00B626A7"/>
    <w:rsid w:val="00B66E73"/>
    <w:rsid w:val="00B85DD3"/>
    <w:rsid w:val="00B85E9E"/>
    <w:rsid w:val="00B875CC"/>
    <w:rsid w:val="00B911F3"/>
    <w:rsid w:val="00B934AE"/>
    <w:rsid w:val="00B96D0B"/>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3868"/>
    <w:rsid w:val="00C35E6D"/>
    <w:rsid w:val="00C406B7"/>
    <w:rsid w:val="00C420B2"/>
    <w:rsid w:val="00C53E7C"/>
    <w:rsid w:val="00C56317"/>
    <w:rsid w:val="00C5664A"/>
    <w:rsid w:val="00C62E46"/>
    <w:rsid w:val="00C6607D"/>
    <w:rsid w:val="00C662C0"/>
    <w:rsid w:val="00C827AD"/>
    <w:rsid w:val="00C84180"/>
    <w:rsid w:val="00C87A7B"/>
    <w:rsid w:val="00C87F3F"/>
    <w:rsid w:val="00C923D4"/>
    <w:rsid w:val="00CA3DF7"/>
    <w:rsid w:val="00CA4832"/>
    <w:rsid w:val="00CA7E3A"/>
    <w:rsid w:val="00CB242F"/>
    <w:rsid w:val="00CB378E"/>
    <w:rsid w:val="00CC3E9C"/>
    <w:rsid w:val="00CC4D04"/>
    <w:rsid w:val="00CC4D1E"/>
    <w:rsid w:val="00CD48BC"/>
    <w:rsid w:val="00CD7733"/>
    <w:rsid w:val="00CE20A7"/>
    <w:rsid w:val="00CE3F2E"/>
    <w:rsid w:val="00CF4012"/>
    <w:rsid w:val="00CF59D9"/>
    <w:rsid w:val="00D04E81"/>
    <w:rsid w:val="00D06244"/>
    <w:rsid w:val="00D10715"/>
    <w:rsid w:val="00D10FE2"/>
    <w:rsid w:val="00D149E0"/>
    <w:rsid w:val="00D167AD"/>
    <w:rsid w:val="00D20182"/>
    <w:rsid w:val="00D30004"/>
    <w:rsid w:val="00D318BC"/>
    <w:rsid w:val="00D41CC3"/>
    <w:rsid w:val="00D43737"/>
    <w:rsid w:val="00D450FE"/>
    <w:rsid w:val="00D47F69"/>
    <w:rsid w:val="00D54E97"/>
    <w:rsid w:val="00D55025"/>
    <w:rsid w:val="00D56049"/>
    <w:rsid w:val="00D609E8"/>
    <w:rsid w:val="00D740F3"/>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33D4"/>
    <w:rsid w:val="00DF4BF9"/>
    <w:rsid w:val="00DF71C3"/>
    <w:rsid w:val="00E04329"/>
    <w:rsid w:val="00E1305E"/>
    <w:rsid w:val="00E15139"/>
    <w:rsid w:val="00E1584E"/>
    <w:rsid w:val="00E219B6"/>
    <w:rsid w:val="00E22CCA"/>
    <w:rsid w:val="00E2499B"/>
    <w:rsid w:val="00E25FA9"/>
    <w:rsid w:val="00E261DF"/>
    <w:rsid w:val="00E3059A"/>
    <w:rsid w:val="00E32DFF"/>
    <w:rsid w:val="00E34B5F"/>
    <w:rsid w:val="00E43252"/>
    <w:rsid w:val="00E53857"/>
    <w:rsid w:val="00E54509"/>
    <w:rsid w:val="00E5783B"/>
    <w:rsid w:val="00E610D4"/>
    <w:rsid w:val="00E62F88"/>
    <w:rsid w:val="00E63C91"/>
    <w:rsid w:val="00E673AC"/>
    <w:rsid w:val="00E7334F"/>
    <w:rsid w:val="00E76A8D"/>
    <w:rsid w:val="00E96AFE"/>
    <w:rsid w:val="00EA511E"/>
    <w:rsid w:val="00EB1117"/>
    <w:rsid w:val="00EB17CA"/>
    <w:rsid w:val="00EB214D"/>
    <w:rsid w:val="00EC5D77"/>
    <w:rsid w:val="00EC7D8D"/>
    <w:rsid w:val="00ED09A9"/>
    <w:rsid w:val="00ED3439"/>
    <w:rsid w:val="00ED747B"/>
    <w:rsid w:val="00ED7F35"/>
    <w:rsid w:val="00EE1EB8"/>
    <w:rsid w:val="00EE5B32"/>
    <w:rsid w:val="00EF0D45"/>
    <w:rsid w:val="00F001DF"/>
    <w:rsid w:val="00F00A42"/>
    <w:rsid w:val="00F00AFA"/>
    <w:rsid w:val="00F06A1C"/>
    <w:rsid w:val="00F1155E"/>
    <w:rsid w:val="00F15786"/>
    <w:rsid w:val="00F20602"/>
    <w:rsid w:val="00F2197E"/>
    <w:rsid w:val="00F232BF"/>
    <w:rsid w:val="00F27397"/>
    <w:rsid w:val="00F2755A"/>
    <w:rsid w:val="00F37F74"/>
    <w:rsid w:val="00F40370"/>
    <w:rsid w:val="00F46CD1"/>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9611">
      <w:bodyDiv w:val="1"/>
      <w:marLeft w:val="0"/>
      <w:marRight w:val="0"/>
      <w:marTop w:val="0"/>
      <w:marBottom w:val="0"/>
      <w:divBdr>
        <w:top w:val="none" w:sz="0" w:space="0" w:color="auto"/>
        <w:left w:val="none" w:sz="0" w:space="0" w:color="auto"/>
        <w:bottom w:val="none" w:sz="0" w:space="0" w:color="auto"/>
        <w:right w:val="none" w:sz="0" w:space="0" w:color="auto"/>
      </w:divBdr>
      <w:divsChild>
        <w:div w:id="157431404">
          <w:marLeft w:val="0"/>
          <w:marRight w:val="0"/>
          <w:marTop w:val="0"/>
          <w:marBottom w:val="0"/>
          <w:divBdr>
            <w:top w:val="none" w:sz="0" w:space="0" w:color="auto"/>
            <w:left w:val="none" w:sz="0" w:space="0" w:color="auto"/>
            <w:bottom w:val="none" w:sz="0" w:space="0" w:color="auto"/>
            <w:right w:val="none" w:sz="0" w:space="0" w:color="auto"/>
          </w:divBdr>
          <w:divsChild>
            <w:div w:id="109755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661810817">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04631817">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92750">
      <w:bodyDiv w:val="1"/>
      <w:marLeft w:val="0"/>
      <w:marRight w:val="0"/>
      <w:marTop w:val="0"/>
      <w:marBottom w:val="0"/>
      <w:divBdr>
        <w:top w:val="none" w:sz="0" w:space="0" w:color="auto"/>
        <w:left w:val="none" w:sz="0" w:space="0" w:color="auto"/>
        <w:bottom w:val="none" w:sz="0" w:space="0" w:color="auto"/>
        <w:right w:val="none" w:sz="0" w:space="0" w:color="auto"/>
      </w:divBdr>
      <w:divsChild>
        <w:div w:id="627203889">
          <w:marLeft w:val="0"/>
          <w:marRight w:val="0"/>
          <w:marTop w:val="0"/>
          <w:marBottom w:val="0"/>
          <w:divBdr>
            <w:top w:val="none" w:sz="0" w:space="0" w:color="auto"/>
            <w:left w:val="none" w:sz="0" w:space="0" w:color="auto"/>
            <w:bottom w:val="none" w:sz="0" w:space="0" w:color="auto"/>
            <w:right w:val="none" w:sz="0" w:space="0" w:color="auto"/>
          </w:divBdr>
          <w:divsChild>
            <w:div w:id="118312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6680/j.itcon.2021.055"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glossaryDocument" Target="glossary/document.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8/08/relationships/commentsExtensible" Target="commentsExtensible.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0C641C"/>
    <w:rsid w:val="00165605"/>
    <w:rsid w:val="00354F97"/>
    <w:rsid w:val="00360DDD"/>
    <w:rsid w:val="0039662B"/>
    <w:rsid w:val="003D4565"/>
    <w:rsid w:val="00455826"/>
    <w:rsid w:val="0047053B"/>
    <w:rsid w:val="004932D9"/>
    <w:rsid w:val="00494660"/>
    <w:rsid w:val="00514267"/>
    <w:rsid w:val="0056183A"/>
    <w:rsid w:val="00730BC2"/>
    <w:rsid w:val="007A4197"/>
    <w:rsid w:val="0092003C"/>
    <w:rsid w:val="009D6438"/>
    <w:rsid w:val="009E6102"/>
    <w:rsid w:val="00BD7ED6"/>
    <w:rsid w:val="00C209AB"/>
    <w:rsid w:val="00D06DD8"/>
    <w:rsid w:val="00D450FE"/>
    <w:rsid w:val="00D61CED"/>
    <w:rsid w:val="00E0711E"/>
    <w:rsid w:val="00EE3E9F"/>
    <w:rsid w:val="00F46C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382</Words>
  <Characters>141007</Characters>
  <Application>Microsoft Office Word</Application>
  <DocSecurity>0</DocSecurity>
  <Lines>1175</Lines>
  <Paragraphs>326</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6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75</cp:revision>
  <cp:lastPrinted>2023-05-25T14:12:00Z</cp:lastPrinted>
  <dcterms:created xsi:type="dcterms:W3CDTF">2023-05-17T14:51:00Z</dcterms:created>
  <dcterms:modified xsi:type="dcterms:W3CDTF">2025-03-12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